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0514D1A4"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J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Running tittle: Prevalence and risk factors for ESBL-E carriage in sSA</w:t>
      </w:r>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6B493AAF" w:rsidR="00B0245D" w:rsidRDefault="00B0245D" w:rsidP="001D6079">
      <w:pPr>
        <w:spacing w:line="360" w:lineRule="auto"/>
        <w:rPr>
          <w:rFonts w:ascii="Arial" w:hAnsi="Arial" w:cs="Arial"/>
        </w:rPr>
      </w:pPr>
      <w:r>
        <w:rPr>
          <w:rFonts w:ascii="Arial" w:hAnsi="Arial" w:cs="Arial"/>
        </w:rPr>
        <w:t>Fax: ahahahahaha</w:t>
      </w:r>
      <w:ins w:id="0" w:author="Rebecca Lester" w:date="2019-04-06T11:10:00Z">
        <w:r w:rsidR="00C20E22">
          <w:rPr>
            <w:rFonts w:ascii="Arial" w:hAnsi="Arial" w:cs="Arial"/>
          </w:rPr>
          <w:t xml:space="preserve"> </w:t>
        </w:r>
      </w:ins>
      <w:ins w:id="1" w:author="Rebecca Lester" w:date="2019-04-06T11:11:00Z">
        <w:r w:rsidR="006E7A68" w:rsidRPr="006E7A68">
          <w:rPr>
            <w:rFonts w:ascii="Arial" w:hAnsi="Arial" w:cs="Arial"/>
          </w:rPr>
          <w:sym w:font="Wingdings" w:char="F04A"/>
        </w:r>
      </w:ins>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4925B9FC" w14:textId="62ACB493" w:rsidR="00161F01" w:rsidRDefault="00161F01" w:rsidP="001D6079">
      <w:pPr>
        <w:spacing w:line="360" w:lineRule="auto"/>
        <w:rPr>
          <w:rFonts w:ascii="Arial" w:hAnsi="Arial" w:cs="Arial"/>
        </w:rPr>
      </w:pPr>
    </w:p>
    <w:p w14:paraId="645238A0" w14:textId="37E3B0DD"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037360C2"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and lack of second line antimicrobials may render them untreatable in sub-Saharan Africa (sSA)</w:t>
      </w:r>
      <w:r>
        <w:rPr>
          <w:rFonts w:ascii="Arial" w:hAnsi="Arial" w:cs="Arial"/>
        </w:rPr>
        <w:t>. Gut mucosal colonisation is thought to precede infection, making prevention of colonisation an attractive target for intervention, but the epidemiology of ESBL-E in sSA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We performed a systematic review and meta-analysis to 1) describe ESBL-E colonisation prevalence in sSA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38173D99" w:rsidR="00161F01" w:rsidRDefault="00F04594" w:rsidP="00161F01">
      <w:pPr>
        <w:spacing w:line="360" w:lineRule="auto"/>
        <w:rPr>
          <w:rFonts w:ascii="Arial" w:hAnsi="Arial" w:cs="Arial"/>
        </w:rPr>
      </w:pPr>
      <w:ins w:id="2" w:author="Rebecca Lester" w:date="2019-04-04T07:36:00Z">
        <w:r>
          <w:rPr>
            <w:rFonts w:ascii="Arial" w:hAnsi="Arial" w:cs="Arial"/>
          </w:rPr>
          <w:t xml:space="preserve">We screened </w:t>
        </w:r>
      </w:ins>
      <w:r w:rsidR="00161F01">
        <w:rPr>
          <w:rFonts w:ascii="Arial" w:hAnsi="Arial" w:cs="Arial"/>
        </w:rPr>
        <w:t xml:space="preserve">2975 abstracts </w:t>
      </w:r>
      <w:del w:id="3" w:author="Rebecca Lester" w:date="2019-04-04T07:36:00Z">
        <w:r w:rsidR="00161F01" w:rsidDel="00F04594">
          <w:rPr>
            <w:rFonts w:ascii="Arial" w:hAnsi="Arial" w:cs="Arial"/>
          </w:rPr>
          <w:delText xml:space="preserve">were screened </w:delText>
        </w:r>
      </w:del>
      <w:r w:rsidR="00161F01">
        <w:rPr>
          <w:rFonts w:ascii="Arial" w:hAnsi="Arial" w:cs="Arial"/>
        </w:rPr>
        <w:t>and 32 studies of 8619 participants included. Overall prevalence was heterogeneous between studies</w:t>
      </w:r>
      <w:r w:rsidR="00ED59D4">
        <w:rPr>
          <w:rFonts w:ascii="Arial" w:hAnsi="Arial" w:cs="Arial"/>
        </w:rPr>
        <w:t xml:space="preserve">. </w:t>
      </w:r>
      <w:ins w:id="4" w:author="Rebecca Lester" w:date="2019-04-04T07:38:00Z">
        <w:r>
          <w:rPr>
            <w:rFonts w:ascii="Arial" w:hAnsi="Arial" w:cs="Arial"/>
          </w:rPr>
          <w:t xml:space="preserve">Overall pooled prevalence was ? </w:t>
        </w:r>
      </w:ins>
      <w:r w:rsidR="00ED59D4">
        <w:rPr>
          <w:rFonts w:ascii="Arial" w:hAnsi="Arial" w:cs="Arial"/>
        </w:rPr>
        <w:t xml:space="preserve">Pooled community ESBL-E carriage was 18% (95% CI 11-29), rising to 55% (95% CI 49-60%) in inpatients. Hospitalisation and antimicrobial use were frequently associated with increased risk of ESBL-E carriage, </w:t>
      </w:r>
      <w:del w:id="5" w:author="Rebecca Lester" w:date="2019-04-04T07:38:00Z">
        <w:r w:rsidR="00ED59D4" w:rsidDel="00F04594">
          <w:rPr>
            <w:rFonts w:ascii="Arial" w:hAnsi="Arial" w:cs="Arial"/>
          </w:rPr>
          <w:delText>with some suggestion that</w:delText>
        </w:r>
      </w:del>
      <w:ins w:id="6" w:author="Rebecca Lester" w:date="2019-04-04T07:38:00Z">
        <w:r>
          <w:rPr>
            <w:rFonts w:ascii="Arial" w:hAnsi="Arial" w:cs="Arial"/>
          </w:rPr>
          <w:t>and</w:t>
        </w:r>
      </w:ins>
      <w:r w:rsidR="00ED59D4">
        <w:rPr>
          <w:rFonts w:ascii="Arial" w:hAnsi="Arial" w:cs="Arial"/>
        </w:rPr>
        <w:t xml:space="preserve"> protected water sources or water treatment by boiling may reduce risk. </w:t>
      </w:r>
      <w:commentRangeStart w:id="7"/>
      <w:r w:rsidR="00ED59D4">
        <w:rPr>
          <w:rFonts w:ascii="Arial" w:hAnsi="Arial" w:cs="Arial"/>
        </w:rPr>
        <w:t>The role of HIV as a driver of ESBL-E carriage was assessed in only two studies, with conflicting results</w:t>
      </w:r>
      <w:commentRangeEnd w:id="7"/>
      <w:r>
        <w:rPr>
          <w:rStyle w:val="CommentReference"/>
        </w:rPr>
        <w:commentReference w:id="7"/>
      </w:r>
      <w:r w:rsidR="00ED59D4">
        <w:rPr>
          <w:rFonts w:ascii="Arial" w:hAnsi="Arial" w:cs="Arial"/>
        </w:rPr>
        <w:t xml:space="preserve">. </w:t>
      </w:r>
      <w:del w:id="8" w:author="Rebecca Lester" w:date="2019-04-04T07:40:00Z">
        <w:r w:rsidR="00ED59D4" w:rsidDel="00F04594">
          <w:rPr>
            <w:rFonts w:ascii="Arial" w:hAnsi="Arial" w:cs="Arial"/>
          </w:rPr>
          <w:delText>Identified longitudinal cohort studies (n=6) followed patients only from hospital admission until hospital discharge.</w:delText>
        </w:r>
      </w:del>
      <w:ins w:id="9" w:author="Rebecca Lester" w:date="2019-04-04T07:40:00Z">
        <w:r>
          <w:rPr>
            <w:rFonts w:ascii="Arial" w:hAnsi="Arial" w:cs="Arial"/>
          </w:rPr>
          <w:t>Only six studies were longitudinal, and n</w:t>
        </w:r>
      </w:ins>
      <w:ins w:id="10" w:author="Rebecca Lester" w:date="2019-04-04T07:39:00Z">
        <w:r>
          <w:rPr>
            <w:rFonts w:ascii="Arial" w:hAnsi="Arial" w:cs="Arial"/>
          </w:rPr>
          <w:t>o studies followed patients b</w:t>
        </w:r>
      </w:ins>
      <w:ins w:id="11" w:author="Rebecca Lester" w:date="2019-04-04T07:40:00Z">
        <w:r>
          <w:rPr>
            <w:rFonts w:ascii="Arial" w:hAnsi="Arial" w:cs="Arial"/>
          </w:rPr>
          <w:t xml:space="preserve">eyond hospital discharge. </w:t>
        </w:r>
      </w:ins>
    </w:p>
    <w:p w14:paraId="08AAED3F" w14:textId="77777777" w:rsidR="00161F01" w:rsidRPr="00A727A7" w:rsidRDefault="00161F01" w:rsidP="00161F01">
      <w:pPr>
        <w:spacing w:line="360" w:lineRule="auto"/>
        <w:rPr>
          <w:rFonts w:ascii="Arial" w:hAnsi="Arial" w:cs="Arial"/>
          <w:b/>
          <w:rPrChange w:id="12" w:author="Rebecca Lester" w:date="2019-04-04T07:35:00Z">
            <w:rPr>
              <w:rFonts w:ascii="Arial" w:hAnsi="Arial" w:cs="Arial"/>
            </w:rPr>
          </w:rPrChange>
        </w:rPr>
      </w:pPr>
    </w:p>
    <w:p w14:paraId="6FB5FE85" w14:textId="09494093" w:rsidR="00161F01" w:rsidRPr="00A727A7" w:rsidRDefault="00161F01" w:rsidP="00161F01">
      <w:pPr>
        <w:spacing w:line="360" w:lineRule="auto"/>
        <w:rPr>
          <w:rFonts w:ascii="Arial" w:hAnsi="Arial" w:cs="Arial"/>
          <w:b/>
          <w:rPrChange w:id="13" w:author="Rebecca Lester" w:date="2019-04-04T07:35:00Z">
            <w:rPr>
              <w:rFonts w:ascii="Arial" w:hAnsi="Arial" w:cs="Arial"/>
            </w:rPr>
          </w:rPrChange>
        </w:rPr>
      </w:pPr>
      <w:r w:rsidRPr="00A727A7">
        <w:rPr>
          <w:rFonts w:ascii="Arial" w:hAnsi="Arial" w:cs="Arial"/>
          <w:b/>
          <w:rPrChange w:id="14" w:author="Rebecca Lester" w:date="2019-04-04T07:35:00Z">
            <w:rPr>
              <w:rFonts w:ascii="Arial" w:hAnsi="Arial" w:cs="Arial"/>
            </w:rPr>
          </w:rPrChange>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sSA,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w:t>
      </w:r>
      <w:r>
        <w:rPr>
          <w:rFonts w:ascii="Arial" w:hAnsi="Arial" w:cs="Arial"/>
        </w:rPr>
        <w:lastRenderedPageBreak/>
        <w:t xml:space="preserve">necessary to </w:t>
      </w:r>
      <w:r w:rsidR="00EF7915">
        <w:rPr>
          <w:rFonts w:ascii="Arial" w:hAnsi="Arial" w:cs="Arial"/>
        </w:rPr>
        <w:t>fully describe</w:t>
      </w:r>
      <w:r>
        <w:rPr>
          <w:rFonts w:ascii="Arial" w:hAnsi="Arial" w:cs="Arial"/>
        </w:rPr>
        <w:t xml:space="preserve"> transmission in sSA </w:t>
      </w:r>
      <w:r w:rsidR="00EF7915">
        <w:rPr>
          <w:rFonts w:ascii="Arial" w:hAnsi="Arial" w:cs="Arial"/>
        </w:rPr>
        <w:t>and</w:t>
      </w:r>
      <w:r>
        <w:rPr>
          <w:rFonts w:ascii="Arial" w:hAnsi="Arial" w:cs="Arial"/>
        </w:rPr>
        <w:t xml:space="preserve"> to design interventions to interrupt transmission in this setting.</w:t>
      </w:r>
    </w:p>
    <w:p w14:paraId="3F5127E0" w14:textId="131F3922" w:rsidR="00355149" w:rsidRDefault="00355149" w:rsidP="001D6079">
      <w:pPr>
        <w:spacing w:line="360" w:lineRule="auto"/>
        <w:rPr>
          <w:rFonts w:ascii="Arial" w:hAnsi="Arial" w:cs="Arial"/>
        </w:rPr>
      </w:pPr>
    </w:p>
    <w:p w14:paraId="2FDF92A9" w14:textId="3712E497" w:rsidR="00ED59D4" w:rsidRDefault="00ED59D4" w:rsidP="001D6079">
      <w:pPr>
        <w:spacing w:line="360" w:lineRule="auto"/>
        <w:rPr>
          <w:rFonts w:ascii="Arial" w:hAnsi="Arial" w:cs="Arial"/>
        </w:rPr>
      </w:pPr>
    </w:p>
    <w:p w14:paraId="6AD8367E" w14:textId="57EA5CC0" w:rsidR="00EF7915" w:rsidRDefault="00EF7915" w:rsidP="001D6079">
      <w:pPr>
        <w:spacing w:line="360" w:lineRule="auto"/>
        <w:rPr>
          <w:rFonts w:ascii="Arial" w:hAnsi="Arial" w:cs="Arial"/>
        </w:rPr>
      </w:pPr>
    </w:p>
    <w:p w14:paraId="54F526B6" w14:textId="6EE588B4" w:rsidR="00EF7915" w:rsidRDefault="00EF7915" w:rsidP="001D6079">
      <w:pPr>
        <w:spacing w:line="360" w:lineRule="auto"/>
        <w:rPr>
          <w:rFonts w:ascii="Arial" w:hAnsi="Arial" w:cs="Arial"/>
        </w:rPr>
      </w:pPr>
    </w:p>
    <w:p w14:paraId="76BA512E" w14:textId="1EA96AF0" w:rsidR="00EF7915" w:rsidRDefault="00EF7915" w:rsidP="001D6079">
      <w:pPr>
        <w:spacing w:line="360" w:lineRule="auto"/>
        <w:rPr>
          <w:rFonts w:ascii="Arial" w:hAnsi="Arial" w:cs="Arial"/>
        </w:rPr>
      </w:pPr>
    </w:p>
    <w:p w14:paraId="64783487" w14:textId="4119A9BA" w:rsidR="00EF7915" w:rsidRDefault="00EF7915" w:rsidP="001D6079">
      <w:pPr>
        <w:spacing w:line="360" w:lineRule="auto"/>
        <w:rPr>
          <w:rFonts w:ascii="Arial" w:hAnsi="Arial" w:cs="Arial"/>
        </w:rPr>
      </w:pPr>
    </w:p>
    <w:p w14:paraId="10911007" w14:textId="2D7E41B9" w:rsidR="00EF7915" w:rsidRDefault="00EF7915" w:rsidP="001D6079">
      <w:pPr>
        <w:spacing w:line="360" w:lineRule="auto"/>
        <w:rPr>
          <w:rFonts w:ascii="Arial" w:hAnsi="Arial" w:cs="Arial"/>
        </w:rPr>
      </w:pPr>
    </w:p>
    <w:p w14:paraId="5FAC1179" w14:textId="139A0813" w:rsidR="00EF7915" w:rsidRDefault="00EF7915" w:rsidP="001D6079">
      <w:pPr>
        <w:spacing w:line="360" w:lineRule="auto"/>
        <w:rPr>
          <w:rFonts w:ascii="Arial" w:hAnsi="Arial" w:cs="Arial"/>
        </w:rPr>
      </w:pPr>
    </w:p>
    <w:p w14:paraId="17347D99" w14:textId="53C30F01" w:rsidR="00EF7915" w:rsidRDefault="00EF7915" w:rsidP="001D6079">
      <w:pPr>
        <w:spacing w:line="360" w:lineRule="auto"/>
        <w:rPr>
          <w:rFonts w:ascii="Arial" w:hAnsi="Arial" w:cs="Arial"/>
        </w:rPr>
      </w:pPr>
    </w:p>
    <w:p w14:paraId="7D236A95" w14:textId="54283ADB" w:rsidR="00EF7915" w:rsidRDefault="00EF7915" w:rsidP="001D6079">
      <w:pPr>
        <w:spacing w:line="360" w:lineRule="auto"/>
        <w:rPr>
          <w:rFonts w:ascii="Arial" w:hAnsi="Arial" w:cs="Arial"/>
        </w:rPr>
      </w:pPr>
    </w:p>
    <w:p w14:paraId="2666B9E1" w14:textId="75ABD4A6" w:rsidR="00EF7915" w:rsidRDefault="00EF7915" w:rsidP="001D6079">
      <w:pPr>
        <w:spacing w:line="360" w:lineRule="auto"/>
        <w:rPr>
          <w:rFonts w:ascii="Arial" w:hAnsi="Arial" w:cs="Arial"/>
        </w:rPr>
      </w:pPr>
    </w:p>
    <w:p w14:paraId="5C09D55F" w14:textId="3C820652" w:rsidR="00EF7915" w:rsidRDefault="00EF7915" w:rsidP="001D6079">
      <w:pPr>
        <w:spacing w:line="360" w:lineRule="auto"/>
        <w:rPr>
          <w:rFonts w:ascii="Arial" w:hAnsi="Arial" w:cs="Arial"/>
        </w:rPr>
      </w:pPr>
    </w:p>
    <w:p w14:paraId="6339444A" w14:textId="55AEA998" w:rsidR="00EF7915" w:rsidRDefault="00EF7915" w:rsidP="001D6079">
      <w:pPr>
        <w:spacing w:line="360" w:lineRule="auto"/>
        <w:rPr>
          <w:rFonts w:ascii="Arial" w:hAnsi="Arial" w:cs="Arial"/>
        </w:rPr>
      </w:pPr>
    </w:p>
    <w:p w14:paraId="28AD1EB6" w14:textId="00E52195" w:rsidR="00EF7915" w:rsidRDefault="00EF7915" w:rsidP="001D6079">
      <w:pPr>
        <w:spacing w:line="360" w:lineRule="auto"/>
        <w:rPr>
          <w:rFonts w:ascii="Arial" w:hAnsi="Arial" w:cs="Arial"/>
        </w:rPr>
      </w:pPr>
    </w:p>
    <w:p w14:paraId="7146140A" w14:textId="54804B96" w:rsidR="00EF7915" w:rsidRDefault="00EF7915" w:rsidP="001D6079">
      <w:pPr>
        <w:spacing w:line="360" w:lineRule="auto"/>
        <w:rPr>
          <w:rFonts w:ascii="Arial" w:hAnsi="Arial" w:cs="Arial"/>
        </w:rPr>
      </w:pPr>
    </w:p>
    <w:p w14:paraId="58E09D72" w14:textId="07E7A68C" w:rsidR="00EF7915" w:rsidRDefault="00EF7915" w:rsidP="001D6079">
      <w:pPr>
        <w:spacing w:line="360" w:lineRule="auto"/>
        <w:rPr>
          <w:rFonts w:ascii="Arial" w:hAnsi="Arial" w:cs="Arial"/>
        </w:rPr>
      </w:pPr>
    </w:p>
    <w:p w14:paraId="5CED0074" w14:textId="23D35A8C" w:rsidR="00EF7915" w:rsidRDefault="00EF7915" w:rsidP="001D6079">
      <w:pPr>
        <w:spacing w:line="360" w:lineRule="auto"/>
        <w:rPr>
          <w:rFonts w:ascii="Arial" w:hAnsi="Arial" w:cs="Arial"/>
        </w:rPr>
      </w:pPr>
    </w:p>
    <w:p w14:paraId="7E45789C" w14:textId="70C0A6F1" w:rsidR="00EF7915" w:rsidRDefault="00EF7915" w:rsidP="001D6079">
      <w:pPr>
        <w:spacing w:line="360" w:lineRule="auto"/>
        <w:rPr>
          <w:rFonts w:ascii="Arial" w:hAnsi="Arial" w:cs="Arial"/>
        </w:rPr>
      </w:pPr>
    </w:p>
    <w:p w14:paraId="29D1561A" w14:textId="6F917D9E" w:rsidR="00EF7915" w:rsidRDefault="00EF7915" w:rsidP="001D6079">
      <w:pPr>
        <w:spacing w:line="360" w:lineRule="auto"/>
        <w:rPr>
          <w:rFonts w:ascii="Arial" w:hAnsi="Arial" w:cs="Arial"/>
        </w:rPr>
      </w:pPr>
    </w:p>
    <w:p w14:paraId="3B8D1A6C" w14:textId="45974E6D" w:rsidR="00EF7915" w:rsidRDefault="00EF7915" w:rsidP="001D6079">
      <w:pPr>
        <w:spacing w:line="360" w:lineRule="auto"/>
        <w:rPr>
          <w:rFonts w:ascii="Arial" w:hAnsi="Arial" w:cs="Arial"/>
        </w:rPr>
      </w:pPr>
    </w:p>
    <w:p w14:paraId="58A88D9A" w14:textId="4F2EF07F" w:rsidR="00EF7915" w:rsidRDefault="00EF7915" w:rsidP="001D6079">
      <w:pPr>
        <w:spacing w:line="360" w:lineRule="auto"/>
        <w:rPr>
          <w:rFonts w:ascii="Arial" w:hAnsi="Arial" w:cs="Arial"/>
        </w:rPr>
      </w:pPr>
    </w:p>
    <w:p w14:paraId="56CD2348" w14:textId="44926B39" w:rsidR="00EF7915" w:rsidRDefault="00EF7915" w:rsidP="001D6079">
      <w:pPr>
        <w:spacing w:line="360" w:lineRule="auto"/>
        <w:rPr>
          <w:rFonts w:ascii="Arial" w:hAnsi="Arial" w:cs="Arial"/>
        </w:rPr>
      </w:pPr>
    </w:p>
    <w:p w14:paraId="402855D4" w14:textId="0FF6EC11" w:rsidR="00EF7915" w:rsidRDefault="00EF7915" w:rsidP="001D6079">
      <w:pPr>
        <w:spacing w:line="360" w:lineRule="auto"/>
        <w:rPr>
          <w:rFonts w:ascii="Arial" w:hAnsi="Arial" w:cs="Arial"/>
        </w:rPr>
      </w:pPr>
    </w:p>
    <w:p w14:paraId="0ECB00AD" w14:textId="1CE59EAD" w:rsidR="00EF7915" w:rsidRDefault="00EF7915" w:rsidP="001D6079">
      <w:pPr>
        <w:spacing w:line="360" w:lineRule="auto"/>
        <w:rPr>
          <w:rFonts w:ascii="Arial" w:hAnsi="Arial" w:cs="Arial"/>
        </w:rPr>
      </w:pPr>
    </w:p>
    <w:p w14:paraId="300524AC" w14:textId="0EC130C8" w:rsidR="00EF7915" w:rsidRDefault="00EF7915" w:rsidP="001D6079">
      <w:pPr>
        <w:spacing w:line="360" w:lineRule="auto"/>
        <w:rPr>
          <w:rFonts w:ascii="Arial" w:hAnsi="Arial" w:cs="Arial"/>
        </w:rPr>
      </w:pPr>
    </w:p>
    <w:p w14:paraId="247914DE" w14:textId="54224291" w:rsidR="00EF7915" w:rsidRDefault="00EF7915" w:rsidP="001D6079">
      <w:pPr>
        <w:spacing w:line="360" w:lineRule="auto"/>
        <w:rPr>
          <w:rFonts w:ascii="Arial" w:hAnsi="Arial" w:cs="Arial"/>
        </w:rPr>
      </w:pPr>
    </w:p>
    <w:p w14:paraId="41609E2D" w14:textId="39641EFD" w:rsidR="00EF7915" w:rsidRDefault="00EF7915" w:rsidP="001D6079">
      <w:pPr>
        <w:spacing w:line="360" w:lineRule="auto"/>
        <w:rPr>
          <w:rFonts w:ascii="Arial" w:hAnsi="Arial" w:cs="Arial"/>
        </w:rPr>
      </w:pPr>
    </w:p>
    <w:p w14:paraId="5105AAA6" w14:textId="61707ADE" w:rsidR="00EF7915" w:rsidRDefault="00EF7915" w:rsidP="001D6079">
      <w:pPr>
        <w:spacing w:line="360" w:lineRule="auto"/>
        <w:rPr>
          <w:rFonts w:ascii="Arial" w:hAnsi="Arial" w:cs="Arial"/>
        </w:rPr>
      </w:pPr>
    </w:p>
    <w:p w14:paraId="33268B50" w14:textId="16ADA21C" w:rsidR="00EF7915" w:rsidRDefault="00EF7915" w:rsidP="001D6079">
      <w:pPr>
        <w:spacing w:line="360" w:lineRule="auto"/>
        <w:rPr>
          <w:rFonts w:ascii="Arial" w:hAnsi="Arial" w:cs="Arial"/>
        </w:rPr>
      </w:pPr>
    </w:p>
    <w:p w14:paraId="1E30CB57" w14:textId="73731CED" w:rsidR="00EF7915" w:rsidRDefault="00EF7915" w:rsidP="001D6079">
      <w:pPr>
        <w:spacing w:line="360" w:lineRule="auto"/>
        <w:rPr>
          <w:rFonts w:ascii="Arial" w:hAnsi="Arial" w:cs="Arial"/>
        </w:rPr>
      </w:pPr>
    </w:p>
    <w:p w14:paraId="0891276C" w14:textId="77777777" w:rsidR="00EF7915" w:rsidRDefault="00EF7915" w:rsidP="001D6079">
      <w:pPr>
        <w:spacing w:line="360" w:lineRule="auto"/>
        <w:rPr>
          <w:rFonts w:ascii="Arial" w:hAnsi="Arial" w:cs="Arial"/>
        </w:rPr>
      </w:pPr>
    </w:p>
    <w:p w14:paraId="3DE649E4" w14:textId="77777777" w:rsidR="00355149" w:rsidRDefault="00355149" w:rsidP="001D6079">
      <w:pPr>
        <w:spacing w:line="360" w:lineRule="auto"/>
        <w:rPr>
          <w:rFonts w:ascii="Arial" w:hAnsi="Arial" w:cs="Arial"/>
        </w:rPr>
      </w:pPr>
    </w:p>
    <w:p w14:paraId="75E9B71F" w14:textId="77777777" w:rsidR="0095682C" w:rsidRDefault="0095682C" w:rsidP="0095682C">
      <w:pPr>
        <w:spacing w:line="360" w:lineRule="auto"/>
        <w:rPr>
          <w:rFonts w:ascii="Arial" w:hAnsi="Arial" w:cs="Arial"/>
          <w:b/>
        </w:rPr>
      </w:pPr>
      <w:r w:rsidRPr="00161F01">
        <w:rPr>
          <w:rFonts w:ascii="Arial" w:hAnsi="Arial" w:cs="Arial"/>
          <w:b/>
        </w:rPr>
        <w:lastRenderedPageBreak/>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77F8A805"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a pathogen of critical importance</w:t>
      </w:r>
      <w:r>
        <w:rPr>
          <w:rFonts w:ascii="Arial" w:hAnsi="Arial" w:cs="Arial"/>
        </w:rPr>
        <w:fldChar w:fldCharType="begin" w:fldLock="1"/>
      </w:r>
      <w:r>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C17F83">
        <w:rPr>
          <w:rFonts w:ascii="Arial" w:hAnsi="Arial" w:cs="Arial"/>
          <w:noProof/>
        </w:rPr>
        <w:t>[1]</w:t>
      </w:r>
      <w:r>
        <w:rPr>
          <w:rFonts w:ascii="Arial" w:hAnsi="Arial" w:cs="Arial"/>
        </w:rPr>
        <w:fldChar w:fldCharType="end"/>
      </w:r>
      <w:r>
        <w:rPr>
          <w:rFonts w:ascii="Arial" w:hAnsi="Arial" w:cs="Arial"/>
        </w:rPr>
        <w:t xml:space="preserve">. In sub-Saharan Africa (sSA), </w:t>
      </w:r>
      <w:del w:id="15" w:author="Rebecca Lester" w:date="2019-04-04T07:44:00Z">
        <w:r w:rsidDel="00035B5D">
          <w:rPr>
            <w:rFonts w:ascii="Arial" w:hAnsi="Arial" w:cs="Arial"/>
          </w:rPr>
          <w:delText xml:space="preserve">though surveillance data are patchy, </w:delText>
        </w:r>
      </w:del>
      <w:r>
        <w:rPr>
          <w:rFonts w:ascii="Arial" w:hAnsi="Arial" w:cs="Arial"/>
        </w:rPr>
        <w:t>it is increasingly clear that a</w:t>
      </w:r>
      <w:r w:rsidR="00097C03">
        <w:rPr>
          <w:rFonts w:ascii="Arial" w:hAnsi="Arial" w:cs="Arial"/>
        </w:rPr>
        <w:t xml:space="preserve"> significant</w:t>
      </w:r>
      <w:r>
        <w:rPr>
          <w:rFonts w:ascii="Arial" w:hAnsi="Arial" w:cs="Arial"/>
        </w:rPr>
        <w:t xml:space="preserve"> proportion of </w:t>
      </w:r>
      <w:del w:id="16" w:author="Rebecca Lester" w:date="2019-04-04T07:44:00Z">
        <w:r w:rsidDel="00035B5D">
          <w:rPr>
            <w:rFonts w:ascii="Arial" w:hAnsi="Arial" w:cs="Arial"/>
          </w:rPr>
          <w:delText xml:space="preserve">Enterobacteriaceae </w:delText>
        </w:r>
      </w:del>
      <w:ins w:id="17" w:author="Rebecca Lester" w:date="2019-04-04T07:44:00Z">
        <w:r w:rsidR="00035B5D">
          <w:rPr>
            <w:rFonts w:ascii="Arial" w:hAnsi="Arial" w:cs="Arial"/>
          </w:rPr>
          <w:t xml:space="preserve">invasive </w:t>
        </w:r>
      </w:ins>
      <w:ins w:id="18" w:author="Rebecca Lester" w:date="2019-04-04T07:46:00Z">
        <w:r w:rsidR="00A4279C">
          <w:rPr>
            <w:rFonts w:ascii="Arial" w:hAnsi="Arial" w:cs="Arial"/>
          </w:rPr>
          <w:t xml:space="preserve">Enterobacteriaceae </w:t>
        </w:r>
      </w:ins>
      <w:ins w:id="19" w:author="Rebecca Lester" w:date="2019-04-04T07:44:00Z">
        <w:r w:rsidR="00035B5D">
          <w:rPr>
            <w:rFonts w:ascii="Arial" w:hAnsi="Arial" w:cs="Arial"/>
          </w:rPr>
          <w:t xml:space="preserve">infections  </w:t>
        </w:r>
      </w:ins>
      <w:r>
        <w:rPr>
          <w:rFonts w:ascii="Arial" w:hAnsi="Arial" w:cs="Arial"/>
        </w:rPr>
        <w:t>are</w:t>
      </w:r>
      <w:ins w:id="20" w:author="Rebecca Lester" w:date="2019-04-04T07:47:00Z">
        <w:r w:rsidR="00A4279C">
          <w:rPr>
            <w:rFonts w:ascii="Arial" w:hAnsi="Arial" w:cs="Arial"/>
          </w:rPr>
          <w:t>/carry</w:t>
        </w:r>
      </w:ins>
      <w:r>
        <w:rPr>
          <w:rFonts w:ascii="Arial" w:hAnsi="Arial" w:cs="Arial"/>
        </w:rPr>
        <w:t xml:space="preserve"> ESBL</w:t>
      </w:r>
      <w:del w:id="21" w:author="Rebecca Lester" w:date="2019-04-04T07:46:00Z">
        <w:r w:rsidDel="00A4279C">
          <w:rPr>
            <w:rFonts w:ascii="Arial" w:hAnsi="Arial" w:cs="Arial"/>
          </w:rPr>
          <w:delText>-producers</w:delText>
        </w:r>
      </w:del>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93583A">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2]","plainTextFormattedCitation":"[2]","previouslyFormattedCitation":"[2]"},"properties":{"noteIndex":0},"schema":"https://github.com/citation-style-language/schema/raw/master/csl-citation.json"}</w:instrText>
      </w:r>
      <w:r w:rsidR="00A43911">
        <w:rPr>
          <w:rFonts w:ascii="Arial" w:hAnsi="Arial" w:cs="Arial"/>
        </w:rPr>
        <w:fldChar w:fldCharType="separate"/>
      </w:r>
      <w:r w:rsidR="00A43911" w:rsidRPr="00A43911">
        <w:rPr>
          <w:rFonts w:ascii="Arial" w:hAnsi="Arial" w:cs="Arial"/>
          <w:noProof/>
        </w:rPr>
        <w:t>[2]</w:t>
      </w:r>
      <w:r w:rsidR="00A43911">
        <w:rPr>
          <w:rFonts w:ascii="Arial" w:hAnsi="Arial" w:cs="Arial"/>
        </w:rPr>
        <w:fldChar w:fldCharType="end"/>
      </w:r>
      <w:r w:rsidR="00A43911">
        <w:rPr>
          <w:rFonts w:ascii="Arial" w:hAnsi="Arial" w:cs="Arial"/>
        </w:rPr>
        <w:t>.</w:t>
      </w:r>
      <w:ins w:id="22" w:author="Rebecca Lester" w:date="2019-04-04T07:47:00Z">
        <w:r w:rsidR="00A4279C">
          <w:rPr>
            <w:rFonts w:ascii="Arial" w:hAnsi="Arial" w:cs="Arial"/>
          </w:rPr>
          <w:t xml:space="preserve"> S</w:t>
        </w:r>
      </w:ins>
      <w:del w:id="23" w:author="Rebecca Lester" w:date="2019-04-04T07:47:00Z">
        <w:r w:rsidR="00212AAB" w:rsidDel="00A4279C">
          <w:rPr>
            <w:rFonts w:ascii="Arial" w:hAnsi="Arial" w:cs="Arial"/>
          </w:rPr>
          <w:delText xml:space="preserve"> Novel s</w:delText>
        </w:r>
      </w:del>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2FE8C1E8" w:rsidR="0093583A" w:rsidRDefault="0093583A" w:rsidP="001D6079">
      <w:pPr>
        <w:spacing w:line="360" w:lineRule="auto"/>
        <w:rPr>
          <w:ins w:id="24" w:author="Rebecca Lester" w:date="2019-04-06T11:51:00Z"/>
          <w:rFonts w:ascii="Arial" w:hAnsi="Arial" w:cs="Arial"/>
        </w:rPr>
      </w:pPr>
      <w:r>
        <w:rPr>
          <w:rFonts w:ascii="Arial" w:hAnsi="Arial" w:cs="Arial"/>
        </w:rPr>
        <w:t xml:space="preserve">Gut mucosal colonisation </w:t>
      </w:r>
      <w:ins w:id="25" w:author="Rebecca Lester" w:date="2019-04-04T07:48:00Z">
        <w:r w:rsidR="00A4279C">
          <w:rPr>
            <w:rFonts w:ascii="Arial" w:hAnsi="Arial" w:cs="Arial"/>
          </w:rPr>
          <w:t>with Enterobacteriac</w:t>
        </w:r>
      </w:ins>
      <w:ins w:id="26" w:author="Rebecca Lester" w:date="2019-04-04T07:49:00Z">
        <w:r w:rsidR="00A4279C">
          <w:rPr>
            <w:rFonts w:ascii="Arial" w:hAnsi="Arial" w:cs="Arial"/>
          </w:rPr>
          <w:t xml:space="preserve">eae </w:t>
        </w:r>
      </w:ins>
      <w:r>
        <w:rPr>
          <w:rFonts w:ascii="Arial" w:hAnsi="Arial" w:cs="Arial"/>
        </w:rPr>
        <w:t>is thought to precede invasive infection</w:t>
      </w:r>
      <w:del w:id="27" w:author="Rebecca Lester" w:date="2019-04-04T07:50:00Z">
        <w:r w:rsidDel="00A4279C">
          <w:rPr>
            <w:rFonts w:ascii="Arial" w:hAnsi="Arial" w:cs="Arial"/>
          </w:rPr>
          <w:delText xml:space="preserve"> with</w:delText>
        </w:r>
      </w:del>
      <w:r>
        <w:rPr>
          <w:rFonts w:ascii="Arial" w:hAnsi="Arial" w:cs="Arial"/>
        </w:rPr>
        <w:t xml:space="preserve"> </w:t>
      </w:r>
      <w:del w:id="28" w:author="Rebecca Lester" w:date="2019-04-04T07:49:00Z">
        <w:r w:rsidDel="00A4279C">
          <w:rPr>
            <w:rFonts w:ascii="Arial" w:hAnsi="Arial" w:cs="Arial"/>
          </w:rPr>
          <w:delText>Enterobacteriaceae</w:delText>
        </w:r>
      </w:del>
      <w:r>
        <w:rPr>
          <w:rFonts w:ascii="Arial" w:hAnsi="Arial" w:cs="Arial"/>
        </w:rPr>
        <w:fldChar w:fldCharType="begin" w:fldLock="1"/>
      </w:r>
      <w:r w:rsidR="00880F2A">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880F2A">
        <w:rPr>
          <w:rFonts w:ascii="Arial" w:hAnsi="Arial" w:cs="Arial" w:hint="eastAsia"/>
        </w:rPr>
        <w:instrText>⿿</w:instrText>
      </w:r>
      <w:r w:rsidR="00880F2A">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880F2A">
        <w:rPr>
          <w:rFonts w:ascii="Arial" w:hAnsi="Arial" w:cs="Arial" w:hint="eastAsia"/>
        </w:rPr>
        <w:instrText>⿿</w:instrText>
      </w:r>
      <w:r w:rsidR="00880F2A">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93583A">
        <w:rPr>
          <w:rFonts w:ascii="Arial" w:hAnsi="Arial" w:cs="Arial"/>
          <w:noProof/>
        </w:rPr>
        <w:t>[3,4]</w:t>
      </w:r>
      <w:r>
        <w:rPr>
          <w:rFonts w:ascii="Arial" w:hAnsi="Arial" w:cs="Arial"/>
        </w:rPr>
        <w:fldChar w:fldCharType="end"/>
      </w:r>
      <w:del w:id="29" w:author="Rebecca Lester" w:date="2019-04-04T07:48:00Z">
        <w:r w:rsidDel="00A4279C">
          <w:rPr>
            <w:rFonts w:ascii="Arial" w:hAnsi="Arial" w:cs="Arial"/>
          </w:rPr>
          <w:delText>, regardless of resistance pattern</w:delText>
        </w:r>
      </w:del>
      <w:r>
        <w:rPr>
          <w:rFonts w:ascii="Arial" w:hAnsi="Arial" w:cs="Arial"/>
        </w:rPr>
        <w:t>, and so preventing ESBL-E colonisation is an attractive strategy for prevention of infection</w:t>
      </w:r>
      <w:ins w:id="30" w:author="Rebecca Lester" w:date="2019-04-04T07:49:00Z">
        <w:r w:rsidR="00A4279C">
          <w:rPr>
            <w:rFonts w:ascii="Arial" w:hAnsi="Arial" w:cs="Arial"/>
          </w:rPr>
          <w:t>/invasive disease</w:t>
        </w:r>
      </w:ins>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of ESBL-E colonisation in sSA</w:t>
      </w:r>
      <w:r w:rsidR="00097C03">
        <w:rPr>
          <w:rFonts w:ascii="Arial" w:hAnsi="Arial" w:cs="Arial"/>
        </w:rPr>
        <w:t>, necessary to inform putative interventions</w:t>
      </w:r>
      <w:ins w:id="31" w:author="Rebecca Lester" w:date="2019-04-04T07:50:00Z">
        <w:r w:rsidR="00A4279C">
          <w:rPr>
            <w:rFonts w:ascii="Arial" w:hAnsi="Arial" w:cs="Arial"/>
          </w:rPr>
          <w:t xml:space="preserve"> targeted at reducing colonisation</w:t>
        </w:r>
      </w:ins>
      <w:r w:rsidR="00097C03">
        <w:rPr>
          <w:rFonts w:ascii="Arial" w:hAnsi="Arial" w:cs="Arial"/>
        </w:rPr>
        <w:t>,</w:t>
      </w:r>
      <w:r w:rsidR="00880F2A">
        <w:rPr>
          <w:rFonts w:ascii="Arial" w:hAnsi="Arial" w:cs="Arial"/>
        </w:rPr>
        <w:t xml:space="preserve"> </w:t>
      </w:r>
      <w:ins w:id="32" w:author="Rebecca Lester" w:date="2019-04-04T07:51:00Z">
        <w:r w:rsidR="00A4279C">
          <w:rPr>
            <w:rFonts w:ascii="Arial" w:hAnsi="Arial" w:cs="Arial"/>
          </w:rPr>
          <w:t xml:space="preserve">are </w:t>
        </w:r>
      </w:ins>
      <w:del w:id="33" w:author="Rebecca Lester" w:date="2019-04-04T07:51:00Z">
        <w:r w:rsidR="00097C03" w:rsidDel="00A4279C">
          <w:rPr>
            <w:rFonts w:ascii="Arial" w:hAnsi="Arial" w:cs="Arial"/>
          </w:rPr>
          <w:delText>is</w:delText>
        </w:r>
        <w:r w:rsidR="00880F2A" w:rsidDel="00A4279C">
          <w:rPr>
            <w:rFonts w:ascii="Arial" w:hAnsi="Arial" w:cs="Arial"/>
          </w:rPr>
          <w:delText xml:space="preserve"> </w:delText>
        </w:r>
      </w:del>
      <w:r w:rsidR="00880F2A">
        <w:rPr>
          <w:rFonts w:ascii="Arial" w:hAnsi="Arial" w:cs="Arial"/>
        </w:rPr>
        <w:t>poorly described</w:t>
      </w:r>
      <w:ins w:id="34" w:author="Rebecca Lester" w:date="2019-04-04T07:51:00Z">
        <w:r w:rsidR="00A4279C">
          <w:rPr>
            <w:rFonts w:ascii="Arial" w:hAnsi="Arial" w:cs="Arial"/>
          </w:rPr>
          <w:t xml:space="preserve">. </w:t>
        </w:r>
      </w:ins>
      <w:del w:id="35" w:author="Rebecca Lester" w:date="2019-04-04T07:51:00Z">
        <w:r w:rsidR="00880F2A" w:rsidDel="00A4279C">
          <w:rPr>
            <w:rFonts w:ascii="Arial" w:hAnsi="Arial" w:cs="Arial"/>
          </w:rPr>
          <w:delText>; a</w:delText>
        </w:r>
      </w:del>
      <w:ins w:id="36" w:author="Rebecca Lester" w:date="2019-04-04T07:51:00Z">
        <w:r w:rsidR="00A4279C">
          <w:rPr>
            <w:rFonts w:ascii="Arial" w:hAnsi="Arial" w:cs="Arial"/>
          </w:rPr>
          <w:t>A</w:t>
        </w:r>
      </w:ins>
      <w:r w:rsidR="00880F2A">
        <w:rPr>
          <w:rFonts w:ascii="Arial" w:hAnsi="Arial" w:cs="Arial"/>
        </w:rPr>
        <w:t xml:space="preserve"> 2016 meta-analysis of community ESBL-E carriage prevalence </w:t>
      </w:r>
      <w:ins w:id="37" w:author="Rebecca Lester" w:date="2019-04-06T11:53:00Z">
        <w:r w:rsidR="002764E1">
          <w:rPr>
            <w:rFonts w:ascii="Arial" w:hAnsi="Arial" w:cs="Arial"/>
          </w:rPr>
          <w:t xml:space="preserve">among healthy individuals, </w:t>
        </w:r>
      </w:ins>
      <w:r w:rsidR="00880F2A">
        <w:rPr>
          <w:rFonts w:ascii="Arial" w:hAnsi="Arial" w:cs="Arial"/>
        </w:rPr>
        <w:t xml:space="preserve">found only four studies from sSA with a pooled prevalence of </w:t>
      </w:r>
      <w:r w:rsidR="00880F2A" w:rsidRPr="00880F2A">
        <w:rPr>
          <w:rFonts w:ascii="Arial" w:hAnsi="Arial" w:cs="Arial"/>
        </w:rPr>
        <w:t>15% 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880F2A">
        <w:rPr>
          <w:rFonts w:ascii="Arial" w:hAnsi="Arial" w:cs="Arial"/>
        </w:rPr>
        <w:t>), and significant between-study heterogeneity</w:t>
      </w:r>
      <w:r w:rsidR="00880F2A">
        <w:rPr>
          <w:rFonts w:ascii="Arial" w:hAnsi="Arial" w:cs="Arial"/>
        </w:rPr>
        <w:fldChar w:fldCharType="begin" w:fldLock="1"/>
      </w:r>
      <w:r w:rsidR="00355149">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5]","plainTextFormattedCitation":"[5]","previouslyFormattedCitation":"[5]"},"properties":{"noteIndex":0},"schema":"https://github.com/citation-style-language/schema/raw/master/csl-citation.json"}</w:instrText>
      </w:r>
      <w:r w:rsidR="00880F2A">
        <w:rPr>
          <w:rFonts w:ascii="Arial" w:hAnsi="Arial" w:cs="Arial"/>
        </w:rPr>
        <w:fldChar w:fldCharType="separate"/>
      </w:r>
      <w:r w:rsidR="00880F2A" w:rsidRPr="00880F2A">
        <w:rPr>
          <w:rFonts w:ascii="Arial" w:hAnsi="Arial" w:cs="Arial"/>
          <w:noProof/>
        </w:rPr>
        <w:t>[5]</w:t>
      </w:r>
      <w:r w:rsidR="00880F2A">
        <w:rPr>
          <w:rFonts w:ascii="Arial" w:hAnsi="Arial" w:cs="Arial"/>
        </w:rPr>
        <w:fldChar w:fldCharType="end"/>
      </w:r>
      <w:ins w:id="38" w:author="Rebecca Lester" w:date="2019-04-06T11:58:00Z">
        <w:r w:rsidR="002764E1">
          <w:rPr>
            <w:rFonts w:ascii="Arial" w:hAnsi="Arial" w:cs="Arial"/>
          </w:rPr>
          <w:t>/and no studies describing ris</w:t>
        </w:r>
      </w:ins>
      <w:ins w:id="39" w:author="Rebecca Lester" w:date="2019-04-06T11:59:00Z">
        <w:r w:rsidR="002764E1">
          <w:rPr>
            <w:rFonts w:ascii="Arial" w:hAnsi="Arial" w:cs="Arial"/>
          </w:rPr>
          <w:t>k factors from Africa</w:t>
        </w:r>
      </w:ins>
      <w:r w:rsidR="00880F2A">
        <w:rPr>
          <w:rFonts w:ascii="Arial" w:hAnsi="Arial" w:cs="Arial"/>
        </w:rPr>
        <w:t>.</w:t>
      </w:r>
      <w:ins w:id="40" w:author="Rebecca Lester" w:date="2019-04-06T11:54:00Z">
        <w:r w:rsidR="002764E1">
          <w:rPr>
            <w:rFonts w:ascii="Arial" w:hAnsi="Arial" w:cs="Arial"/>
          </w:rPr>
          <w:t xml:space="preserve"> </w:t>
        </w:r>
      </w:ins>
      <w:del w:id="41" w:author="Rebecca Lester" w:date="2019-04-06T11:53:00Z">
        <w:r w:rsidR="00880F2A" w:rsidDel="002764E1">
          <w:rPr>
            <w:rFonts w:ascii="Arial" w:hAnsi="Arial" w:cs="Arial"/>
          </w:rPr>
          <w:delText xml:space="preserve"> </w:delText>
        </w:r>
      </w:del>
      <w:r w:rsidR="00097C03">
        <w:rPr>
          <w:rFonts w:ascii="Arial" w:hAnsi="Arial" w:cs="Arial"/>
        </w:rPr>
        <w:t>We were aware of a number of studies that had been published since 2016</w:t>
      </w:r>
      <w:ins w:id="42" w:author="Rebecca Lester" w:date="2019-04-06T11:59:00Z">
        <w:r w:rsidR="002764E1">
          <w:rPr>
            <w:rFonts w:ascii="Arial" w:hAnsi="Arial" w:cs="Arial"/>
          </w:rPr>
          <w:t>/or</w:t>
        </w:r>
      </w:ins>
      <w:ins w:id="43" w:author="Rebecca Lester" w:date="2019-04-06T12:02:00Z">
        <w:r w:rsidR="00772372">
          <w:rPr>
            <w:rFonts w:ascii="Arial" w:hAnsi="Arial" w:cs="Arial"/>
          </w:rPr>
          <w:t>….I</w:t>
        </w:r>
      </w:ins>
      <w:ins w:id="44" w:author="Rebecca Lester" w:date="2019-04-06T12:01:00Z">
        <w:r w:rsidR="002764E1">
          <w:rPr>
            <w:rFonts w:ascii="Arial" w:hAnsi="Arial" w:cs="Arial"/>
          </w:rPr>
          <w:t>ncluding studies describing ESBL-E carriage in any population</w:t>
        </w:r>
      </w:ins>
      <w:r w:rsidR="00097C03">
        <w:rPr>
          <w:rFonts w:ascii="Arial" w:hAnsi="Arial" w:cs="Arial"/>
        </w:rPr>
        <w:t xml:space="preserve">, </w:t>
      </w:r>
      <w:del w:id="45" w:author="Rebecca Lester" w:date="2019-04-06T12:02:00Z">
        <w:r w:rsidR="00097C03" w:rsidDel="00772372">
          <w:rPr>
            <w:rFonts w:ascii="Arial" w:hAnsi="Arial" w:cs="Arial"/>
          </w:rPr>
          <w:delText>and so</w:delText>
        </w:r>
      </w:del>
      <w:ins w:id="46" w:author="Rebecca Lester" w:date="2019-04-06T12:02:00Z">
        <w:r w:rsidR="00772372">
          <w:rPr>
            <w:rFonts w:ascii="Arial" w:hAnsi="Arial" w:cs="Arial"/>
          </w:rPr>
          <w:t>we</w:t>
        </w:r>
      </w:ins>
      <w:r w:rsidR="00097C03">
        <w:rPr>
          <w:rFonts w:ascii="Arial" w:hAnsi="Arial" w:cs="Arial"/>
        </w:rPr>
        <w:t xml:space="preserve"> undertook a meta-analysis with two aims: firstly, to describe the prevalence of ESBL-E gut mucosal colonisation in sSA; and secondly, to describe any risk factors associated with colonisation.</w:t>
      </w:r>
      <w:r w:rsidR="00355149">
        <w:rPr>
          <w:rFonts w:ascii="Arial" w:hAnsi="Arial" w:cs="Arial"/>
        </w:rPr>
        <w:t xml:space="preserve"> </w:t>
      </w:r>
    </w:p>
    <w:p w14:paraId="0EE89439" w14:textId="0C10899A" w:rsidR="00506F1E" w:rsidRDefault="00506F1E" w:rsidP="001D6079">
      <w:pPr>
        <w:spacing w:line="360" w:lineRule="auto"/>
        <w:rPr>
          <w:ins w:id="47" w:author="Rebecca Lester" w:date="2019-04-06T11:51:00Z"/>
          <w:rFonts w:ascii="Arial" w:hAnsi="Arial" w:cs="Arial"/>
        </w:rPr>
      </w:pPr>
    </w:p>
    <w:p w14:paraId="717B98B5" w14:textId="77777777" w:rsidR="00506F1E" w:rsidRDefault="00506F1E" w:rsidP="001D6079">
      <w:pPr>
        <w:spacing w:line="360" w:lineRule="auto"/>
        <w:rPr>
          <w:rFonts w:ascii="Arial" w:hAnsi="Arial" w:cs="Arial"/>
        </w:rPr>
      </w:pP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commentRangeStart w:id="48"/>
      <w:r>
        <w:rPr>
          <w:rFonts w:ascii="Arial" w:hAnsi="Arial" w:cs="Arial"/>
        </w:rPr>
        <w:lastRenderedPageBreak/>
        <w:t>PubMed</w:t>
      </w:r>
      <w:commentRangeEnd w:id="48"/>
      <w:r w:rsidR="00772372">
        <w:rPr>
          <w:rStyle w:val="CommentReference"/>
        </w:rPr>
        <w:commentReference w:id="48"/>
      </w:r>
      <w:r>
        <w:rPr>
          <w:rFonts w:ascii="Arial" w:hAnsi="Arial" w:cs="Arial"/>
        </w:rPr>
        <w:t xml:space="preserve"> and Scopus were searched in all fields using the search terms</w:t>
      </w:r>
      <w:r w:rsidRPr="001D6079">
        <w:rPr>
          <w:rFonts w:ascii="Arial" w:hAnsi="Arial" w:cs="Arial"/>
        </w:rPr>
        <w:t xml:space="preserve"> </w:t>
      </w:r>
      <w:r w:rsidRPr="001D6079">
        <w:rPr>
          <w:rFonts w:ascii="Arial" w:hAnsi="Arial" w:cs="Arial"/>
          <w:bCs/>
        </w:rPr>
        <w:t>(((ESBL) OR Extended-spectrum beta-lactamase)) AND (((Angola OR Benin OR Botswana OR Burkina Faso OR Burundi OR Cameroon OR Cape Verde OR Central African 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Eswatini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167F8EF4"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s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ins w:id="49" w:author="Rebecca Lester" w:date="2019-04-06T12:04:00Z">
        <w:r w:rsidR="00772372">
          <w:rPr>
            <w:rFonts w:ascii="Arial" w:hAnsi="Arial" w:cs="Arial"/>
            <w:bCs/>
          </w:rPr>
          <w:t xml:space="preserve">. </w:t>
        </w:r>
      </w:ins>
      <w:del w:id="50" w:author="Rebecca Lester" w:date="2019-04-06T12:04:00Z">
        <w:r w:rsidR="00C3281C" w:rsidDel="00772372">
          <w:rPr>
            <w:rFonts w:ascii="Arial" w:hAnsi="Arial" w:cs="Arial"/>
            <w:bCs/>
          </w:rPr>
          <w:delText>;</w:delText>
        </w:r>
        <w:r w:rsidR="00730D69" w:rsidDel="00772372">
          <w:rPr>
            <w:rFonts w:ascii="Arial" w:hAnsi="Arial" w:cs="Arial"/>
            <w:bCs/>
          </w:rPr>
          <w:delText xml:space="preserve"> </w:delText>
        </w:r>
        <w:r w:rsidR="00C3281C" w:rsidDel="00772372">
          <w:rPr>
            <w:rFonts w:ascii="Arial" w:hAnsi="Arial" w:cs="Arial"/>
            <w:bCs/>
          </w:rPr>
          <w:delText>a</w:delText>
        </w:r>
      </w:del>
      <w:ins w:id="51" w:author="Rebecca Lester" w:date="2019-04-06T12:04:00Z">
        <w:r w:rsidR="00772372">
          <w:rPr>
            <w:rFonts w:ascii="Arial" w:hAnsi="Arial" w:cs="Arial"/>
            <w:bCs/>
          </w:rPr>
          <w:t>A</w:t>
        </w:r>
      </w:ins>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 hospital) were selected as a priori </w:t>
      </w:r>
      <w:r>
        <w:rPr>
          <w:rFonts w:ascii="Arial" w:hAnsi="Arial" w:cs="Arial"/>
          <w:bCs/>
        </w:rPr>
        <w:lastRenderedPageBreak/>
        <w:t xml:space="preserve">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 xml:space="preserve">risk factors for ESBL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r>
        <w:rPr>
          <w:rFonts w:ascii="Arial" w:hAnsi="Arial" w:cs="Arial"/>
          <w:bCs/>
          <w:i/>
        </w:rPr>
        <w:t>metaprop</w:t>
      </w:r>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205AC057" w:rsidR="00A956D3" w:rsidRDefault="00A956D3" w:rsidP="001D6079">
      <w:pPr>
        <w:spacing w:line="360" w:lineRule="auto"/>
        <w:rPr>
          <w:rFonts w:ascii="Arial" w:hAnsi="Arial" w:cs="Arial"/>
        </w:rPr>
      </w:pPr>
      <w:r>
        <w:rPr>
          <w:rFonts w:ascii="Arial" w:hAnsi="Arial" w:cs="Arial"/>
        </w:rPr>
        <w:t>Risk of bias of included studies was assessed with</w:t>
      </w:r>
      <w:ins w:id="52" w:author="Rebecca Lester" w:date="2019-04-06T12:05:00Z">
        <w:r w:rsidR="00772372">
          <w:rPr>
            <w:rFonts w:ascii="Arial" w:hAnsi="Arial" w:cs="Arial"/>
          </w:rPr>
          <w:t xml:space="preserve"> a modified Critical Appraisal Skills Programme (CASP</w:t>
        </w:r>
      </w:ins>
      <w:ins w:id="53" w:author="Rebecca Lester" w:date="2019-04-06T12:06:00Z">
        <w:r w:rsidR="00772372">
          <w:rPr>
            <w:rFonts w:ascii="Arial" w:hAnsi="Arial" w:cs="Arial"/>
          </w:rPr>
          <w:t>) checklist, designed to fit our research question</w:t>
        </w:r>
      </w:ins>
      <w:ins w:id="54" w:author="Rebecca Lester" w:date="2019-04-06T12:07:00Z">
        <w:r w:rsidR="00772372">
          <w:rPr>
            <w:rFonts w:ascii="Arial" w:hAnsi="Arial" w:cs="Arial"/>
          </w:rPr>
          <w:t xml:space="preserve"> (Supplementary X)</w:t>
        </w:r>
      </w:ins>
      <w:ins w:id="55" w:author="Rebecca Lester" w:date="2019-04-06T12:06:00Z">
        <w:r w:rsidR="00772372">
          <w:rPr>
            <w:rFonts w:ascii="Arial" w:hAnsi="Arial" w:cs="Arial"/>
          </w:rPr>
          <w:t>. The risk of bias assessment was performed by JL and RL, and any disagreements were resolved by consensus</w:t>
        </w:r>
      </w:ins>
      <w:ins w:id="56" w:author="Rebecca Lester" w:date="2019-04-06T12:07:00Z">
        <w:r w:rsidR="00772372">
          <w:rPr>
            <w:rFonts w:ascii="Arial" w:hAnsi="Arial" w:cs="Arial"/>
          </w:rPr>
          <w:t>.</w:t>
        </w:r>
      </w:ins>
      <w:del w:id="57" w:author="Rebecca Lester" w:date="2019-04-06T12:05:00Z">
        <w:r w:rsidDel="00772372">
          <w:rPr>
            <w:rFonts w:ascii="Arial" w:hAnsi="Arial" w:cs="Arial"/>
          </w:rPr>
          <w:delText xml:space="preserve"> …… </w:delText>
        </w:r>
      </w:del>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01076344"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F7915">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6–37]","plainTextFormattedCitation":"[6–37]","previouslyFormattedCitation":"[6–37]"},"properties":{"noteIndex":0},"schema":"https://github.com/citation-style-language/schema/raw/master/csl-citation.json"}</w:instrText>
      </w:r>
      <w:r w:rsidR="00355149">
        <w:rPr>
          <w:rFonts w:ascii="Arial" w:hAnsi="Arial" w:cs="Arial"/>
        </w:rPr>
        <w:fldChar w:fldCharType="separate"/>
      </w:r>
      <w:r w:rsidR="00355149" w:rsidRPr="00355149">
        <w:rPr>
          <w:rFonts w:ascii="Arial" w:hAnsi="Arial" w:cs="Arial"/>
          <w:noProof/>
        </w:rPr>
        <w:t>[6–37]</w:t>
      </w:r>
      <w:r w:rsidR="00355149">
        <w:rPr>
          <w:rFonts w:ascii="Arial" w:hAnsi="Arial" w:cs="Arial"/>
        </w:rPr>
        <w:fldChar w:fldCharType="end"/>
      </w:r>
      <w:r>
        <w:rPr>
          <w:rFonts w:ascii="Arial" w:hAnsi="Arial" w:cs="Arial"/>
        </w:rPr>
        <w:t xml:space="preserve"> (Figure 1), from 19 countries in sSA (Table 1). </w:t>
      </w:r>
      <w:del w:id="58" w:author="Rebecca Lester" w:date="2019-04-06T12:23:00Z">
        <w:r w:rsidDel="00BE0318">
          <w:rPr>
            <w:rFonts w:ascii="Arial" w:hAnsi="Arial" w:cs="Arial"/>
          </w:rPr>
          <w:delText xml:space="preserve">Some countries were over-represented: </w:delText>
        </w:r>
        <w:r w:rsidR="0011755D" w:rsidDel="00BE0318">
          <w:rPr>
            <w:rFonts w:ascii="Arial" w:hAnsi="Arial" w:cs="Arial"/>
          </w:rPr>
          <w:delText>s</w:delText>
        </w:r>
      </w:del>
      <w:ins w:id="59" w:author="Rebecca Lester" w:date="2019-04-06T12:23:00Z">
        <w:r w:rsidR="00BE0318">
          <w:rPr>
            <w:rFonts w:ascii="Arial" w:hAnsi="Arial" w:cs="Arial"/>
          </w:rPr>
          <w:t>S</w:t>
        </w:r>
      </w:ins>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9">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24AD61F0" w:rsidR="00412480" w:rsidRDefault="00412480" w:rsidP="00412480">
      <w:pPr>
        <w:spacing w:line="360" w:lineRule="auto"/>
        <w:rPr>
          <w:rFonts w:ascii="Arial" w:hAnsi="Arial" w:cs="Arial"/>
        </w:rPr>
      </w:pPr>
      <w:r>
        <w:rPr>
          <w:rFonts w:ascii="Arial" w:hAnsi="Arial" w:cs="Arial"/>
        </w:rPr>
        <w:t>The</w:t>
      </w:r>
      <w:ins w:id="60" w:author="Rebecca Lester" w:date="2019-04-06T12:27:00Z">
        <w:r w:rsidR="00B42B57">
          <w:rPr>
            <w:rFonts w:ascii="Arial" w:hAnsi="Arial" w:cs="Arial"/>
          </w:rPr>
          <w:t xml:space="preserve"> results of the</w:t>
        </w:r>
      </w:ins>
      <w:r>
        <w:rPr>
          <w:rFonts w:ascii="Arial" w:hAnsi="Arial" w:cs="Arial"/>
        </w:rPr>
        <w:t xml:space="preserve"> risk of bias </w:t>
      </w:r>
      <w:del w:id="61" w:author="Rebecca Lester" w:date="2019-04-06T12:26:00Z">
        <w:r w:rsidDel="00B42B57">
          <w:rPr>
            <w:rFonts w:ascii="Arial" w:hAnsi="Arial" w:cs="Arial"/>
          </w:rPr>
          <w:delText xml:space="preserve">was assessed as … </w:delText>
        </w:r>
      </w:del>
      <w:ins w:id="62" w:author="Rebecca Lester" w:date="2019-04-06T12:26:00Z">
        <w:r w:rsidR="00B42B57">
          <w:rPr>
            <w:rFonts w:ascii="Arial" w:hAnsi="Arial" w:cs="Arial"/>
          </w:rPr>
          <w:t xml:space="preserve">assessment is shown in Supplementary Table X. </w:t>
        </w:r>
      </w:ins>
      <w:ins w:id="63" w:author="Rebecca Lester" w:date="2019-04-06T12:30:00Z">
        <w:r w:rsidR="00B42B57">
          <w:rPr>
            <w:rFonts w:ascii="Arial" w:hAnsi="Arial" w:cs="Arial"/>
          </w:rPr>
          <w:t xml:space="preserve">The most notable </w:t>
        </w:r>
      </w:ins>
      <w:ins w:id="64" w:author="Rebecca Lester" w:date="2019-04-06T12:32:00Z">
        <w:r w:rsidR="00B42B57">
          <w:rPr>
            <w:rFonts w:ascii="Arial" w:hAnsi="Arial" w:cs="Arial"/>
          </w:rPr>
          <w:t xml:space="preserve">potential </w:t>
        </w:r>
      </w:ins>
      <w:ins w:id="65" w:author="Rebecca Lester" w:date="2019-04-06T12:33:00Z">
        <w:r w:rsidR="00B42B57">
          <w:rPr>
            <w:rFonts w:ascii="Arial" w:hAnsi="Arial" w:cs="Arial"/>
          </w:rPr>
          <w:t>for</w:t>
        </w:r>
      </w:ins>
      <w:ins w:id="66" w:author="Rebecca Lester" w:date="2019-04-06T12:31:00Z">
        <w:r w:rsidR="00B42B57">
          <w:rPr>
            <w:rFonts w:ascii="Arial" w:hAnsi="Arial" w:cs="Arial"/>
          </w:rPr>
          <w:t xml:space="preserve"> bias</w:t>
        </w:r>
      </w:ins>
      <w:ins w:id="67" w:author="Rebecca Lester" w:date="2019-04-06T12:32:00Z">
        <w:r w:rsidR="00B42B57">
          <w:rPr>
            <w:rFonts w:ascii="Arial" w:hAnsi="Arial" w:cs="Arial"/>
          </w:rPr>
          <w:t>ed</w:t>
        </w:r>
      </w:ins>
      <w:ins w:id="68" w:author="Rebecca Lester" w:date="2019-04-06T12:31:00Z">
        <w:r w:rsidR="00B42B57">
          <w:rPr>
            <w:rFonts w:ascii="Arial" w:hAnsi="Arial" w:cs="Arial"/>
          </w:rPr>
          <w:t xml:space="preserve"> ESBL-E prevalence estimates</w:t>
        </w:r>
      </w:ins>
      <w:ins w:id="69" w:author="Rebecca Lester" w:date="2019-04-06T12:33:00Z">
        <w:r w:rsidR="00963C25">
          <w:rPr>
            <w:rFonts w:ascii="Arial" w:hAnsi="Arial" w:cs="Arial"/>
          </w:rPr>
          <w:t>,</w:t>
        </w:r>
      </w:ins>
      <w:ins w:id="70" w:author="Rebecca Lester" w:date="2019-04-06T12:31:00Z">
        <w:r w:rsidR="00B42B57">
          <w:rPr>
            <w:rFonts w:ascii="Arial" w:hAnsi="Arial" w:cs="Arial"/>
          </w:rPr>
          <w:t xml:space="preserve"> </w:t>
        </w:r>
      </w:ins>
      <w:ins w:id="71" w:author="Rebecca Lester" w:date="2019-04-06T12:33:00Z">
        <w:r w:rsidR="00B42B57">
          <w:rPr>
            <w:rFonts w:ascii="Arial" w:hAnsi="Arial" w:cs="Arial"/>
          </w:rPr>
          <w:t>resulted</w:t>
        </w:r>
      </w:ins>
      <w:ins w:id="72" w:author="Rebecca Lester" w:date="2019-04-06T12:31:00Z">
        <w:r w:rsidR="00B42B57">
          <w:rPr>
            <w:rFonts w:ascii="Arial" w:hAnsi="Arial" w:cs="Arial"/>
          </w:rPr>
          <w:t xml:space="preserve"> from selection of study populations</w:t>
        </w:r>
      </w:ins>
      <w:ins w:id="73" w:author="Rebecca Lester" w:date="2019-04-06T12:33:00Z">
        <w:r w:rsidR="005435F6">
          <w:rPr>
            <w:rFonts w:ascii="Arial" w:hAnsi="Arial" w:cs="Arial"/>
          </w:rPr>
          <w:t xml:space="preserve"> recruiting from community settings</w:t>
        </w:r>
      </w:ins>
      <w:ins w:id="74" w:author="Rebecca Lester" w:date="2019-04-06T12:31:00Z">
        <w:r w:rsidR="00B42B57">
          <w:rPr>
            <w:rFonts w:ascii="Arial" w:hAnsi="Arial" w:cs="Arial"/>
          </w:rPr>
          <w:t xml:space="preserve">. </w:t>
        </w:r>
      </w:ins>
      <w:r>
        <w:rPr>
          <w:rFonts w:ascii="Arial" w:hAnsi="Arial" w:cs="Arial"/>
        </w:rPr>
        <w:t>Several studies recruited a selected group such as pregnant women, street children, or food handlers in schools and as such are likely to produce a biased estimate of community prevalence.</w:t>
      </w:r>
    </w:p>
    <w:p w14:paraId="2F69C75B" w14:textId="4B999D31" w:rsidR="00350A6A" w:rsidRDefault="00350A6A" w:rsidP="00412480">
      <w:pPr>
        <w:spacing w:line="360" w:lineRule="auto"/>
        <w:rPr>
          <w:rFonts w:ascii="Arial" w:hAnsi="Arial" w:cs="Arial"/>
        </w:rPr>
      </w:pPr>
    </w:p>
    <w:p w14:paraId="168847A4" w14:textId="77777777" w:rsidR="004C0808" w:rsidRDefault="004C0808" w:rsidP="004C0808">
      <w:pPr>
        <w:spacing w:line="360" w:lineRule="auto"/>
        <w:rPr>
          <w:rFonts w:ascii="Arial" w:hAnsi="Arial" w:cs="Arial"/>
        </w:rPr>
      </w:pPr>
    </w:p>
    <w:p w14:paraId="19738541" w14:textId="77777777" w:rsidR="004C0808" w:rsidRDefault="004C0808" w:rsidP="004C0808">
      <w:pPr>
        <w:spacing w:line="360" w:lineRule="auto"/>
        <w:rPr>
          <w:rFonts w:ascii="Arial" w:hAnsi="Arial" w:cs="Arial"/>
        </w:rPr>
      </w:pP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upp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d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driatahina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oerther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lbrechtova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sendahl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ereau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Djuikou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women with susp.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arra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urz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shana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ellevik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wenzi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rindz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unou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atakweba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rando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kema Pessinaba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anneh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232D1E82"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ins w:id="75" w:author="Rebecca Lester" w:date="2019-04-06T12:34:00Z">
              <w:r w:rsidR="009F0140">
                <w:rPr>
                  <w:rFonts w:ascii="Arial" w:hAnsi="Arial" w:cs="Arial"/>
                  <w:color w:val="000000"/>
                  <w:sz w:val="20"/>
                  <w:szCs w:val="20"/>
                </w:rPr>
                <w:t>o</w:t>
              </w:r>
            </w:ins>
            <w:r w:rsidRPr="00D10EFE">
              <w:rPr>
                <w:rFonts w:ascii="Arial" w:hAnsi="Arial" w:cs="Arial"/>
                <w:color w:val="000000"/>
                <w:sz w:val="20"/>
                <w:szCs w:val="20"/>
              </w:rPr>
              <w:t>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Table 1: Details of included studies. CAR = Central African Republic; ART = antiretroviral therapy; UTI = urinary tract infection; NR = not reported. yr = year; m = months, d = days, hr = hours. * = mean rather than median</w:t>
      </w:r>
    </w:p>
    <w:p w14:paraId="3DBB77C6" w14:textId="30448386"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ins w:id="76" w:author="Rebecca Lester" w:date="2019-04-06T12:35:00Z">
        <w:r w:rsidR="009F0140">
          <w:rPr>
            <w:rFonts w:ascii="Arial" w:hAnsi="Arial" w:cs="Arial"/>
          </w:rPr>
          <w:t xml:space="preserve">of publication </w:t>
        </w:r>
      </w:ins>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2</w:t>
      </w:r>
      <w:r w:rsidR="00C713C2">
        <w:rPr>
          <w:rFonts w:ascii="Arial" w:hAnsi="Arial" w:cs="Arial"/>
        </w:rPr>
        <w:t xml:space="preserve"> and 3</w:t>
      </w:r>
      <w:r w:rsidR="00BB3A7A">
        <w:rPr>
          <w:rFonts w:ascii="Arial" w:hAnsi="Arial" w:cs="Arial"/>
        </w:rPr>
        <w:t>): inpatients tended to have the highest carriage prevalence with community members the least</w:t>
      </w:r>
      <w:del w:id="77" w:author="Rebecca Lester" w:date="2019-04-06T12:35:00Z">
        <w:r w:rsidR="00BB3A7A" w:rsidDel="009F0140">
          <w:rPr>
            <w:rFonts w:ascii="Arial" w:hAnsi="Arial" w:cs="Arial"/>
          </w:rPr>
          <w:delText xml:space="preserve"> and the other groups intermediate</w:delText>
        </w:r>
      </w:del>
      <w:r w:rsidR="00BB3A7A">
        <w:rPr>
          <w:rFonts w:ascii="Arial" w:hAnsi="Arial" w:cs="Arial"/>
        </w:rPr>
        <w:t>. There was no clear difference in prevalence between neonates, children or adults (Figure</w:t>
      </w:r>
      <w:r w:rsidR="00C713C2">
        <w:rPr>
          <w:rFonts w:ascii="Arial" w:hAnsi="Arial" w:cs="Arial"/>
        </w:rPr>
        <w:t>s</w:t>
      </w:r>
      <w:r w:rsidR="00BB3A7A">
        <w:rPr>
          <w:rFonts w:ascii="Arial" w:hAnsi="Arial" w:cs="Arial"/>
        </w:rPr>
        <w:t xml:space="preserve"> 2).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019DD526" w:rsidR="00350A6A" w:rsidRDefault="009F0140" w:rsidP="001D6079">
      <w:pPr>
        <w:spacing w:line="360" w:lineRule="auto"/>
        <w:rPr>
          <w:rFonts w:ascii="Arial" w:hAnsi="Arial" w:cs="Arial"/>
        </w:rPr>
      </w:pPr>
      <w:ins w:id="78" w:author="Rebecca Lester" w:date="2019-04-06T12:37:00Z">
        <w:r>
          <w:rPr>
            <w:rFonts w:ascii="Arial" w:hAnsi="Arial" w:cs="Arial"/>
          </w:rPr>
          <w:t>Two-thirds (</w:t>
        </w:r>
      </w:ins>
      <w:r w:rsidR="00350A6A">
        <w:rPr>
          <w:rFonts w:ascii="Arial" w:hAnsi="Arial" w:cs="Arial"/>
        </w:rPr>
        <w:t>21/32</w:t>
      </w:r>
      <w:ins w:id="79" w:author="Rebecca Lester" w:date="2019-04-06T12:37:00Z">
        <w:r>
          <w:rPr>
            <w:rFonts w:ascii="Arial" w:hAnsi="Arial" w:cs="Arial"/>
          </w:rPr>
          <w:t>) of</w:t>
        </w:r>
      </w:ins>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ins w:id="80" w:author="Rebecca Lester" w:date="2019-04-06T12:38:00Z">
        <w:r>
          <w:rPr>
            <w:rFonts w:ascii="Arial" w:hAnsi="Arial" w:cs="Arial"/>
          </w:rPr>
          <w:t xml:space="preserve">. </w:t>
        </w:r>
      </w:ins>
      <w:del w:id="81" w:author="Rebecca Lester" w:date="2019-04-06T12:38:00Z">
        <w:r w:rsidR="008E3F4B" w:rsidDel="009F0140">
          <w:rPr>
            <w:rFonts w:ascii="Arial" w:hAnsi="Arial" w:cs="Arial"/>
          </w:rPr>
          <w:delText xml:space="preserve">; </w:delText>
        </w:r>
      </w:del>
      <w:ins w:id="82" w:author="Rebecca Lester" w:date="2019-04-06T12:38:00Z">
        <w:r>
          <w:rPr>
            <w:rFonts w:ascii="Arial" w:hAnsi="Arial" w:cs="Arial"/>
          </w:rPr>
          <w:t>A</w:t>
        </w:r>
      </w:ins>
      <w:del w:id="83" w:author="Rebecca Lester" w:date="2019-04-06T12:38:00Z">
        <w:r w:rsidR="008E3F4B" w:rsidDel="009F0140">
          <w:rPr>
            <w:rFonts w:ascii="Arial" w:hAnsi="Arial" w:cs="Arial"/>
          </w:rPr>
          <w:delText>a</w:delText>
        </w:r>
      </w:del>
      <w:r w:rsidR="008E3F4B">
        <w:rPr>
          <w:rFonts w:ascii="Arial" w:hAnsi="Arial" w:cs="Arial"/>
        </w:rPr>
        <w:t>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046ABFDA"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on discharge, a median 5.6-8 days later, and 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77777777" w:rsidR="00730D69" w:rsidRDefault="00C3281C" w:rsidP="001D6079">
      <w:pPr>
        <w:spacing w:line="360" w:lineRule="auto"/>
        <w:rPr>
          <w:rFonts w:ascii="Arial" w:hAnsi="Arial" w:cs="Arial"/>
        </w:rPr>
      </w:pPr>
      <w:r>
        <w:rPr>
          <w:rFonts w:ascii="Arial" w:hAnsi="Arial" w:cs="Arial"/>
          <w:noProof/>
        </w:rPr>
        <w:lastRenderedPageBreak/>
        <w:drawing>
          <wp:inline distT="0" distB="0" distL="0" distR="0" wp14:anchorId="4E34A876" wp14:editId="552F901B">
            <wp:extent cx="5727700" cy="4688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id_prev_plot.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4688840"/>
                    </a:xfrm>
                    <a:prstGeom prst="rect">
                      <a:avLst/>
                    </a:prstGeom>
                  </pic:spPr>
                </pic:pic>
              </a:graphicData>
            </a:graphic>
          </wp:inline>
        </w:drawing>
      </w:r>
    </w:p>
    <w:p w14:paraId="6ECB353D" w14:textId="77777777" w:rsidR="00BB3A7A" w:rsidRDefault="00BB3A7A" w:rsidP="001D6079">
      <w:pPr>
        <w:spacing w:line="360" w:lineRule="auto"/>
        <w:rPr>
          <w:rFonts w:ascii="Arial" w:hAnsi="Arial" w:cs="Arial"/>
        </w:rPr>
      </w:pPr>
      <w:r>
        <w:rPr>
          <w:rFonts w:ascii="Arial" w:hAnsi="Arial" w:cs="Arial"/>
        </w:rPr>
        <w:t>Figure 2: ESBL carriage by study stratified by location of sampling and age group.</w:t>
      </w:r>
      <w:r w:rsidR="00C713C2">
        <w:rPr>
          <w:rFonts w:ascii="Arial" w:hAnsi="Arial" w:cs="Arial"/>
        </w:rPr>
        <w:t xml:space="preserve"> Adults are shown in blue, children in red, and neonates in </w:t>
      </w:r>
      <w:commentRangeStart w:id="84"/>
      <w:r w:rsidR="00E11CB4">
        <w:rPr>
          <w:rFonts w:ascii="Arial" w:hAnsi="Arial" w:cs="Arial"/>
        </w:rPr>
        <w:t>green</w:t>
      </w:r>
      <w:commentRangeEnd w:id="84"/>
      <w:r w:rsidR="009F0140">
        <w:rPr>
          <w:rStyle w:val="CommentReference"/>
        </w:rPr>
        <w:commentReference w:id="84"/>
      </w:r>
      <w:r w:rsidR="00E11CB4">
        <w:rPr>
          <w:rFonts w:ascii="Arial" w:hAnsi="Arial" w:cs="Arial"/>
        </w:rPr>
        <w:t>.</w:t>
      </w:r>
    </w:p>
    <w:p w14:paraId="04C661EB" w14:textId="77777777" w:rsidR="00BB3A7A" w:rsidRDefault="00BB3A7A" w:rsidP="001D6079">
      <w:pPr>
        <w:spacing w:line="360" w:lineRule="auto"/>
        <w:rPr>
          <w:rFonts w:ascii="Arial" w:hAnsi="Arial" w:cs="Arial"/>
        </w:rPr>
      </w:pPr>
    </w:p>
    <w:p w14:paraId="49A7387B" w14:textId="77777777" w:rsidR="00BB3A7A" w:rsidRDefault="00C713C2" w:rsidP="001D6079">
      <w:pPr>
        <w:spacing w:line="360" w:lineRule="auto"/>
        <w:rPr>
          <w:rFonts w:ascii="Arial" w:hAnsi="Arial" w:cs="Arial"/>
        </w:rPr>
      </w:pPr>
      <w:r>
        <w:rPr>
          <w:rFonts w:ascii="Arial" w:hAnsi="Arial" w:cs="Arial"/>
          <w:noProof/>
        </w:rPr>
        <w:lastRenderedPageBreak/>
        <w:drawing>
          <wp:inline distT="0" distB="0" distL="0" distR="0" wp14:anchorId="1CB84276" wp14:editId="63DA7CDC">
            <wp:extent cx="5486400" cy="822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plot.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ESBL carriage by study with pooled random effect </w:t>
      </w:r>
      <w:r w:rsidR="004F3567">
        <w:rPr>
          <w:rFonts w:ascii="Arial" w:hAnsi="Arial" w:cs="Arial"/>
        </w:rPr>
        <w:t xml:space="preserve">summary </w:t>
      </w:r>
      <w:r>
        <w:rPr>
          <w:rFonts w:ascii="Arial" w:hAnsi="Arial" w:cs="Arial"/>
        </w:rPr>
        <w:t xml:space="preserve">estimates stratified by location of </w:t>
      </w:r>
      <w:commentRangeStart w:id="85"/>
      <w:r>
        <w:rPr>
          <w:rFonts w:ascii="Arial" w:hAnsi="Arial" w:cs="Arial"/>
        </w:rPr>
        <w:t>sampling</w:t>
      </w:r>
      <w:commentRangeEnd w:id="85"/>
      <w:r w:rsidR="0009107D">
        <w:rPr>
          <w:rStyle w:val="CommentReference"/>
        </w:rPr>
        <w:commentReference w:id="85"/>
      </w:r>
      <w:r>
        <w:rPr>
          <w:rFonts w:ascii="Arial" w:hAnsi="Arial" w:cs="Arial"/>
        </w:rPr>
        <w:t>.</w:t>
      </w:r>
    </w:p>
    <w:p w14:paraId="2E35F4B2" w14:textId="77777777" w:rsidR="00350A6A" w:rsidRDefault="00350A6A"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and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driatahina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patient origin (home vs health facility), abx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erindrainy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ES, no. of rooms occupied, ratio occupants:room</w:t>
            </w:r>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sendahl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abx,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nchel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ospital, diagnois, abx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hospitalisation, residence, sex, diagnosis,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neonates: Gestation, birthweight, gender, delivery method, ward,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8 (0.6 - 186)*</w:t>
            </w:r>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mothers: Delivery mode, admission within 30d, abx within 3m, abx within 30d, current abx,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hereau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udy area, age, education, marital status, type house, electricity, type of birth attendant, toilets, water, animals at home, hospitalisation, abx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juikou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pregnancy, abx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lastRenderedPageBreak/>
              <w:t>Farra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comorbidity, SES, nutritional status, animals at home, toilets, urban/rural, hh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urz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care 3m, abx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shana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region, no of children in house, abx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r),</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admission last yr</w:t>
            </w:r>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ellevik,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residence, parental education, child group, nutritional status, use of abx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CD4, VL, ART duration, admitted to hospital with pneumonia in last 12m, adm to hi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i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arando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weight, admission where, clinical factors, abx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urrent abx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ikema Pessinaba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anneh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ASH behaviours, hospitalised within 3m, invasive procedures, abx within 3m, abx from street, completing abx,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3E18C5CE"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uv = univariate, HH = household, abx = antibiotics, SES = socio-economic status, HC = ealth centre, ART = antretroviral therapy, VL = viral load, PROM = premature rupture of membranes, WASH = water, sanitation and hygiene. </w:t>
      </w:r>
      <w:r>
        <w:rPr>
          <w:rFonts w:ascii="Arial" w:hAnsi="Arial" w:cs="Arial"/>
        </w:rPr>
        <w:lastRenderedPageBreak/>
        <w:t>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ndriatahina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Woerther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Kurz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agwenzi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6F484C24"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ins w:id="86" w:author="Rebecca Lester" w:date="2019-04-06T12:56:00Z">
        <w:r w:rsidR="0009107D">
          <w:rPr>
            <w:rFonts w:ascii="Arial" w:hAnsi="Arial" w:cs="Arial"/>
          </w:rPr>
          <w:t>.</w:t>
        </w:r>
      </w:ins>
      <w:del w:id="87" w:author="Rebecca Lester" w:date="2019-04-06T12:56:00Z">
        <w:r w:rsidDel="0009107D">
          <w:rPr>
            <w:rFonts w:ascii="Arial" w:hAnsi="Arial" w:cs="Arial"/>
          </w:rPr>
          <w:delText>;</w:delText>
        </w:r>
      </w:del>
      <w:r>
        <w:rPr>
          <w:rFonts w:ascii="Arial" w:hAnsi="Arial" w:cs="Arial"/>
        </w:rPr>
        <w:t xml:space="preserve"> </w:t>
      </w:r>
      <w:ins w:id="88" w:author="Rebecca Lester" w:date="2019-04-06T12:57:00Z">
        <w:r w:rsidR="0009107D">
          <w:rPr>
            <w:rFonts w:ascii="Arial" w:hAnsi="Arial" w:cs="Arial"/>
          </w:rPr>
          <w:t>C</w:t>
        </w:r>
      </w:ins>
      <w:del w:id="89" w:author="Rebecca Lester" w:date="2019-04-06T12:56:00Z">
        <w:r w:rsidDel="0009107D">
          <w:rPr>
            <w:rFonts w:ascii="Arial" w:hAnsi="Arial" w:cs="Arial"/>
          </w:rPr>
          <w:delText>c</w:delText>
        </w:r>
      </w:del>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ins w:id="90" w:author="Rebecca Lester" w:date="2019-04-06T12:57:00Z">
        <w:r w:rsidR="0009107D">
          <w:rPr>
            <w:rFonts w:ascii="Arial" w:hAnsi="Arial" w:cs="Arial"/>
          </w:rPr>
          <w:t xml:space="preserve">the latter </w:t>
        </w:r>
      </w:ins>
      <w:r w:rsidR="00AC7D4E">
        <w:rPr>
          <w:rFonts w:ascii="Arial" w:hAnsi="Arial" w:cs="Arial"/>
        </w:rPr>
        <w:t>comparable to the highest described carriage prevalence in the world</w:t>
      </w:r>
      <w:ins w:id="91" w:author="Rebecca Lester" w:date="2019-04-06T12:57:00Z">
        <w:r w:rsidR="00A427E1">
          <w:rPr>
            <w:rFonts w:ascii="Arial" w:hAnsi="Arial" w:cs="Arial"/>
          </w:rPr>
          <w:t xml:space="preserve"> (ref CID?)</w:t>
        </w:r>
      </w:ins>
      <w:r w:rsidR="00337F54">
        <w:rPr>
          <w:rFonts w:ascii="Arial" w:hAnsi="Arial" w:cs="Arial"/>
        </w:rPr>
        <w:t>. Significant hetero</w:t>
      </w:r>
      <w:bookmarkStart w:id="92" w:name="_GoBack"/>
      <w:bookmarkEnd w:id="92"/>
      <w:r w:rsidR="00337F54">
        <w:rPr>
          <w:rFonts w:ascii="Arial" w:hAnsi="Arial" w:cs="Arial"/>
        </w:rPr>
        <w:t xml:space="preserve">geneity warrants caution in interpreting summary estimates, but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sSA are colonised with ESBL-E</w:t>
      </w:r>
      <w:ins w:id="93" w:author="Rebecca Lester" w:date="2019-04-06T12:58:00Z">
        <w:r w:rsidR="00A427E1">
          <w:rPr>
            <w:rFonts w:ascii="Arial" w:hAnsi="Arial" w:cs="Arial"/>
          </w:rPr>
          <w:t>, a</w:t>
        </w:r>
      </w:ins>
      <w:del w:id="94" w:author="Rebecca Lester" w:date="2019-04-06T12:58:00Z">
        <w:r w:rsidR="00337F54" w:rsidDel="00A427E1">
          <w:rPr>
            <w:rFonts w:ascii="Arial" w:hAnsi="Arial" w:cs="Arial"/>
          </w:rPr>
          <w:delText>. This is significantly</w:delText>
        </w:r>
      </w:del>
      <w:r w:rsidR="00337F54">
        <w:rPr>
          <w:rFonts w:ascii="Arial" w:hAnsi="Arial" w:cs="Arial"/>
        </w:rPr>
        <w:t xml:space="preserve"> higher</w:t>
      </w:r>
      <w:ins w:id="95" w:author="Rebecca Lester" w:date="2019-04-06T12:58:00Z">
        <w:r w:rsidR="00A427E1">
          <w:rPr>
            <w:rFonts w:ascii="Arial" w:hAnsi="Arial" w:cs="Arial"/>
          </w:rPr>
          <w:t xml:space="preserve"> prevalence</w:t>
        </w:r>
      </w:ins>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w:t>
      </w:r>
      <w:del w:id="96" w:author="Rebecca Lester" w:date="2019-04-06T13:00:00Z">
        <w:r w:rsidR="006127E8" w:rsidRPr="006127E8" w:rsidDel="00A427E1">
          <w:rPr>
            <w:rFonts w:ascii="Arial" w:hAnsi="Arial" w:cs="Arial"/>
          </w:rPr>
          <w:delText xml:space="preserve">for example, </w:delText>
        </w:r>
      </w:del>
      <w:r w:rsidR="006127E8" w:rsidRPr="006127E8">
        <w:rPr>
          <w:rFonts w:ascii="Arial" w:hAnsi="Arial" w:cs="Arial"/>
        </w:rPr>
        <w:t>community prevalence of ESBL-E carriage</w:t>
      </w:r>
      <w:ins w:id="97" w:author="Rebecca Lester" w:date="2019-04-06T12:59:00Z">
        <w:r w:rsidR="00A427E1">
          <w:rPr>
            <w:rFonts w:ascii="Arial" w:hAnsi="Arial" w:cs="Arial"/>
          </w:rPr>
          <w:t xml:space="preserve"> described in published reports,</w:t>
        </w:r>
      </w:ins>
      <w:ins w:id="98" w:author="Rebecca Lester" w:date="2019-04-06T12:58:00Z">
        <w:r w:rsidR="00A427E1">
          <w:rPr>
            <w:rFonts w:ascii="Arial" w:hAnsi="Arial" w:cs="Arial"/>
          </w:rPr>
          <w:t xml:space="preserve"> ran</w:t>
        </w:r>
      </w:ins>
      <w:ins w:id="99" w:author="Rebecca Lester" w:date="2019-04-06T12:59:00Z">
        <w:r w:rsidR="00A427E1">
          <w:rPr>
            <w:rFonts w:ascii="Arial" w:hAnsi="Arial" w:cs="Arial"/>
          </w:rPr>
          <w:t xml:space="preserve">ges from 3.7% in Spain (ref), to  </w:t>
        </w:r>
      </w:ins>
      <w:ins w:id="100" w:author="Rebecca Lester" w:date="2019-04-06T13:00:00Z">
        <w:r w:rsidR="00A427E1">
          <w:rPr>
            <w:rFonts w:ascii="Arial" w:hAnsi="Arial" w:cs="Arial"/>
          </w:rPr>
          <w:t xml:space="preserve">7.3% in the UK(ref) </w:t>
        </w:r>
      </w:ins>
      <w:ins w:id="101" w:author="Rebecca Lester" w:date="2019-04-06T13:01:00Z">
        <w:r w:rsidR="00A427E1">
          <w:rPr>
            <w:rFonts w:ascii="Arial" w:hAnsi="Arial" w:cs="Arial"/>
          </w:rPr>
          <w:t>and in the US….</w:t>
        </w:r>
      </w:ins>
      <w:ins w:id="102" w:author="Rebecca Lester" w:date="2019-04-06T12:59:00Z">
        <w:r w:rsidR="00A427E1">
          <w:rPr>
            <w:rFonts w:ascii="Arial" w:hAnsi="Arial" w:cs="Arial"/>
          </w:rPr>
          <w:t xml:space="preserve"> </w:t>
        </w:r>
      </w:ins>
      <w:r w:rsidR="006127E8" w:rsidRPr="006127E8">
        <w:rPr>
          <w:rFonts w:ascii="Arial" w:hAnsi="Arial" w:cs="Arial"/>
        </w:rPr>
        <w:t xml:space="preserve"> </w:t>
      </w:r>
      <w:ins w:id="103" w:author="Rebecca Lester" w:date="2019-04-06T13:01:00Z">
        <w:r w:rsidR="00A427E1">
          <w:rPr>
            <w:rFonts w:ascii="Arial" w:hAnsi="Arial" w:cs="Arial"/>
          </w:rPr>
          <w:t>(</w:t>
        </w:r>
      </w:ins>
      <w:r w:rsidR="006127E8" w:rsidRPr="006127E8">
        <w:rPr>
          <w:rFonts w:ascii="Arial" w:hAnsi="Arial" w:cs="Arial"/>
        </w:rPr>
        <w:t>was estimated be 7.3% in the UK in 2014 in a large community study</w:t>
      </w:r>
      <w:r w:rsidR="00AD16C4">
        <w:rPr>
          <w:rFonts w:ascii="Arial" w:hAnsi="Arial" w:cs="Arial"/>
        </w:rPr>
        <w:fldChar w:fldCharType="begin" w:fldLock="1"/>
      </w:r>
      <w:r w:rsidR="00355149">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mendeley":{"formattedCitation":"[38]","plainTextFormattedCitation":"[38]","previouslyFormattedCitation":"[38]"},"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38]</w:t>
      </w:r>
      <w:r w:rsidR="00AD16C4">
        <w:rPr>
          <w:rFonts w:ascii="Arial" w:hAnsi="Arial" w:cs="Arial"/>
        </w:rPr>
        <w:fldChar w:fldCharType="end"/>
      </w:r>
      <w:r w:rsidR="006127E8" w:rsidRPr="006127E8">
        <w:rPr>
          <w:rFonts w:ascii="Arial" w:hAnsi="Arial" w:cs="Arial"/>
        </w:rPr>
        <w:t>, 4.5% in the Netherlands in 2012</w:t>
      </w:r>
      <w:r w:rsidR="00AD16C4">
        <w:rPr>
          <w:rFonts w:ascii="Arial" w:hAnsi="Arial" w:cs="Arial"/>
        </w:rPr>
        <w:fldChar w:fldCharType="begin" w:fldLock="1"/>
      </w:r>
      <w:r w:rsidR="00355149">
        <w:rPr>
          <w:rFonts w:ascii="Arial" w:hAnsi="Arial" w:cs="Arial"/>
        </w:rPr>
        <w:instrText>ADDIN CSL_CITATION {"citationItems":[{"id":"ITEM-1","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1","issue":"2","issued":{"date-parts":[["2017","2","1"]]},"page":"120.e1-120.e8","publisher":"Elsevier","title":"Extended-spectrum β-lactamase- and pAmpC-producing Enterobacteriaceae among the general population in a livestock-dense area","type":"article-journal","volume":"23"},"uris":["http://www.mendeley.com/documents/?uuid=72d9fa51-63f8-3acf-b3c5-bfdcd3643af2"]}],"mendeley":{"formattedCitation":"[39]","plainTextFormattedCitation":"[39]","previouslyFormattedCitation":"[39]"},"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39]</w:t>
      </w:r>
      <w:r w:rsidR="00AD16C4">
        <w:rPr>
          <w:rFonts w:ascii="Arial" w:hAnsi="Arial" w:cs="Arial"/>
        </w:rPr>
        <w:fldChar w:fldCharType="end"/>
      </w:r>
      <w:r w:rsidR="00AD16C4">
        <w:rPr>
          <w:rFonts w:ascii="Arial" w:hAnsi="Arial" w:cs="Arial"/>
        </w:rPr>
        <w:t>,</w:t>
      </w:r>
      <w:r w:rsidR="006127E8" w:rsidRPr="006127E8">
        <w:rPr>
          <w:rFonts w:ascii="Arial" w:hAnsi="Arial" w:cs="Arial"/>
        </w:rPr>
        <w:t xml:space="preserve"> 4.7% in Sweden in 2012/13</w:t>
      </w:r>
      <w:r w:rsidR="00AD16C4">
        <w:rPr>
          <w:rFonts w:ascii="Arial" w:hAnsi="Arial" w:cs="Arial"/>
        </w:rPr>
        <w:fldChar w:fldCharType="begin" w:fldLock="1"/>
      </w:r>
      <w:r w:rsidR="00355149">
        <w:rPr>
          <w:rFonts w:ascii="Arial" w:hAnsi="Arial" w:cs="Arial"/>
        </w:rPr>
        <w:instrText>ADDIN CSL_CITATION {"citationItems":[{"id":"ITEM-1","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1","issue":"2","issued":{"date-parts":[["2017","2"]]},"page":"582-588","title":"Community carriage of ESBL-producing &lt;i&gt;Escherichia coli&lt;/i&gt; is associated with strains of low pathogenicity: a Swedish nationwide study","type":"article-journal","volume":"72"},"uris":["http://www.mendeley.com/documents/?uuid=b1643c8d-ecfb-3bab-b32f-ca3b9f67cd51"]}],"mendeley":{"formattedCitation":"[40]","plainTextFormattedCitation":"[40]","previouslyFormattedCitation":"[40]"},"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40]</w:t>
      </w:r>
      <w:r w:rsidR="00AD16C4">
        <w:rPr>
          <w:rFonts w:ascii="Arial" w:hAnsi="Arial" w:cs="Arial"/>
        </w:rPr>
        <w:fldChar w:fldCharType="end"/>
      </w:r>
      <w:r w:rsidR="006127E8" w:rsidRPr="006127E8">
        <w:rPr>
          <w:rFonts w:ascii="Arial" w:hAnsi="Arial" w:cs="Arial"/>
        </w:rPr>
        <w:t xml:space="preserve"> and 3.7% in Spain in 2003</w:t>
      </w:r>
      <w:r w:rsidR="00AD16C4">
        <w:rPr>
          <w:rFonts w:ascii="Arial" w:hAnsi="Arial" w:cs="Arial"/>
        </w:rPr>
        <w:fldChar w:fldCharType="begin" w:fldLock="1"/>
      </w:r>
      <w:r w:rsidR="00355149">
        <w:rPr>
          <w:rFonts w:ascii="Arial" w:hAnsi="Arial" w:cs="Arial"/>
        </w:rPr>
        <w:instrText>ADDIN CSL_CITATION {"citationItems":[{"id":"ITEM-1","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1","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41]","plainTextFormattedCitation":"[41]","previouslyFormattedCitation":"[41]"},"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41]</w:t>
      </w:r>
      <w:r w:rsidR="00AD16C4">
        <w:rPr>
          <w:rFonts w:ascii="Arial" w:hAnsi="Arial" w:cs="Arial"/>
        </w:rPr>
        <w:fldChar w:fldCharType="end"/>
      </w:r>
      <w:ins w:id="104" w:author="Rebecca Lester" w:date="2019-04-06T13:01:00Z">
        <w:r w:rsidR="00A427E1">
          <w:rPr>
            <w:rFonts w:ascii="Arial" w:hAnsi="Arial" w:cs="Arial"/>
          </w:rPr>
          <w:t>)</w:t>
        </w:r>
      </w:ins>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355149">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42]","plainTextFormattedCitation":"[42]","previouslyFormattedCitation":"[42]"},"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42]</w:t>
      </w:r>
      <w:r w:rsidR="00AD16C4">
        <w:rPr>
          <w:rFonts w:ascii="Arial" w:hAnsi="Arial" w:cs="Arial"/>
        </w:rPr>
        <w:fldChar w:fldCharType="end"/>
      </w:r>
      <w:r w:rsidR="00AD16C4">
        <w:rPr>
          <w:rFonts w:ascii="Arial" w:hAnsi="Arial" w:cs="Arial"/>
        </w:rPr>
        <w:t xml:space="preserve">. </w:t>
      </w:r>
      <w:ins w:id="105" w:author="Rebecca Lester" w:date="2019-04-06T13:02:00Z">
        <w:r w:rsidR="00A427E1">
          <w:rPr>
            <w:rFonts w:ascii="Arial" w:hAnsi="Arial" w:cs="Arial"/>
          </w:rPr>
          <w:t xml:space="preserve">In many sSA countries, </w:t>
        </w:r>
      </w:ins>
      <w:del w:id="106" w:author="Rebecca Lester" w:date="2019-04-06T13:01:00Z">
        <w:r w:rsidR="000249CA" w:rsidDel="00A427E1">
          <w:rPr>
            <w:rFonts w:ascii="Arial" w:hAnsi="Arial" w:cs="Arial"/>
          </w:rPr>
          <w:delText xml:space="preserve">In contrast, </w:delText>
        </w:r>
        <w:r w:rsidR="00F92881" w:rsidDel="00A427E1">
          <w:rPr>
            <w:rFonts w:ascii="Arial" w:hAnsi="Arial" w:cs="Arial"/>
          </w:rPr>
          <w:delText>the</w:delText>
        </w:r>
      </w:del>
      <w:ins w:id="107" w:author="Rebecca Lester" w:date="2019-04-06T13:02:00Z">
        <w:r w:rsidR="00A427E1">
          <w:rPr>
            <w:rFonts w:ascii="Arial" w:hAnsi="Arial" w:cs="Arial"/>
          </w:rPr>
          <w:t>t</w:t>
        </w:r>
      </w:ins>
      <w:ins w:id="108" w:author="Rebecca Lester" w:date="2019-04-06T13:01:00Z">
        <w:r w:rsidR="00A427E1">
          <w:rPr>
            <w:rFonts w:ascii="Arial" w:hAnsi="Arial" w:cs="Arial"/>
          </w:rPr>
          <w:t>he</w:t>
        </w:r>
      </w:ins>
      <w:ins w:id="109" w:author="Rebecca Lester" w:date="2019-04-06T13:02:00Z">
        <w:r w:rsidR="00A427E1">
          <w:rPr>
            <w:rFonts w:ascii="Arial" w:hAnsi="Arial" w:cs="Arial"/>
          </w:rPr>
          <w:t xml:space="preserve"> reported</w:t>
        </w:r>
      </w:ins>
      <w:r w:rsidR="00F92881">
        <w:rPr>
          <w:rFonts w:ascii="Arial" w:hAnsi="Arial" w:cs="Arial"/>
        </w:rPr>
        <w:t xml:space="preserve"> prevalence </w:t>
      </w:r>
      <w:ins w:id="110" w:author="Rebecca Lester" w:date="2019-04-06T13:02:00Z">
        <w:r w:rsidR="00A427E1">
          <w:rPr>
            <w:rFonts w:ascii="Arial" w:hAnsi="Arial" w:cs="Arial"/>
          </w:rPr>
          <w:t xml:space="preserve"> of ESBL-E </w:t>
        </w:r>
      </w:ins>
      <w:del w:id="111" w:author="Rebecca Lester" w:date="2019-04-06T13:02:00Z">
        <w:r w:rsidR="00F92881" w:rsidDel="00A427E1">
          <w:rPr>
            <w:rFonts w:ascii="Arial" w:hAnsi="Arial" w:cs="Arial"/>
          </w:rPr>
          <w:delText xml:space="preserve">in many countries in sSA </w:delText>
        </w:r>
      </w:del>
      <w:r w:rsidR="00F92881">
        <w:rPr>
          <w:rFonts w:ascii="Arial" w:hAnsi="Arial" w:cs="Arial"/>
        </w:rPr>
        <w:t>is</w:t>
      </w:r>
      <w:ins w:id="112" w:author="Rebecca Lester" w:date="2019-04-06T13:01:00Z">
        <w:r w:rsidR="00A427E1">
          <w:rPr>
            <w:rFonts w:ascii="Arial" w:hAnsi="Arial" w:cs="Arial"/>
          </w:rPr>
          <w:t xml:space="preserve"> more</w:t>
        </w:r>
      </w:ins>
      <w:r w:rsidR="00F92881">
        <w:rPr>
          <w:rFonts w:ascii="Arial" w:hAnsi="Arial" w:cs="Arial"/>
        </w:rPr>
        <w:t xml:space="preserve"> comparable to</w:t>
      </w:r>
      <w:ins w:id="113" w:author="Rebecca Lester" w:date="2019-04-06T13:01:00Z">
        <w:r w:rsidR="00A427E1">
          <w:rPr>
            <w:rFonts w:ascii="Arial" w:hAnsi="Arial" w:cs="Arial"/>
          </w:rPr>
          <w:t xml:space="preserve"> that</w:t>
        </w:r>
      </w:ins>
      <w:r w:rsidR="00F92881">
        <w:rPr>
          <w:rFonts w:ascii="Arial" w:hAnsi="Arial" w:cs="Arial"/>
        </w:rPr>
        <w:t xml:space="preserve"> reported in Asia (46% [95% CI 29-63%] </w:t>
      </w:r>
      <w:del w:id="114" w:author="Rebecca Lester" w:date="2019-04-06T13:02:00Z">
        <w:r w:rsidR="00F92881" w:rsidDel="00A427E1">
          <w:rPr>
            <w:rFonts w:ascii="Arial" w:hAnsi="Arial" w:cs="Arial"/>
          </w:rPr>
          <w:delText>in a recent meta-analysis</w:delText>
        </w:r>
      </w:del>
      <w:r w:rsidR="00355149">
        <w:rPr>
          <w:rFonts w:ascii="Arial" w:hAnsi="Arial" w:cs="Arial"/>
        </w:rPr>
        <w:fldChar w:fldCharType="begin" w:fldLock="1"/>
      </w:r>
      <w:r w:rsidR="00EF7915">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5]","plainTextFormattedCitation":"[5]","previouslyFormattedCitation":"[5]"},"properties":{"noteIndex":0},"schema":"https://github.com/citation-style-language/schema/raw/master/csl-citation.json"}</w:instrText>
      </w:r>
      <w:r w:rsidR="00355149">
        <w:rPr>
          <w:rFonts w:ascii="Arial" w:hAnsi="Arial" w:cs="Arial"/>
        </w:rPr>
        <w:fldChar w:fldCharType="separate"/>
      </w:r>
      <w:r w:rsidR="00355149" w:rsidRPr="00355149">
        <w:rPr>
          <w:rFonts w:ascii="Arial" w:hAnsi="Arial" w:cs="Arial"/>
          <w:noProof/>
        </w:rPr>
        <w:t>[5]</w:t>
      </w:r>
      <w:r w:rsidR="00355149">
        <w:rPr>
          <w:rFonts w:ascii="Arial" w:hAnsi="Arial" w:cs="Arial"/>
        </w:rPr>
        <w:fldChar w:fldCharType="end"/>
      </w:r>
      <w:del w:id="115" w:author="Rebecca Lester" w:date="2019-04-06T13:02:00Z">
        <w:r w:rsidR="00355149" w:rsidDel="00A427E1">
          <w:rPr>
            <w:rFonts w:ascii="Arial" w:hAnsi="Arial" w:cs="Arial"/>
          </w:rPr>
          <w:delText>k</w:delText>
        </w:r>
      </w:del>
      <w:r w:rsidR="00F92881">
        <w:rPr>
          <w:rFonts w:ascii="Arial" w:hAnsi="Arial" w:cs="Arial"/>
        </w:rPr>
        <w:t>), and amongst the highest in the world.</w:t>
      </w:r>
    </w:p>
    <w:p w14:paraId="0D7F27ED" w14:textId="77777777" w:rsidR="00337F54" w:rsidRDefault="00337F54" w:rsidP="001D6079">
      <w:pPr>
        <w:spacing w:line="360" w:lineRule="auto"/>
        <w:rPr>
          <w:rFonts w:ascii="Arial" w:hAnsi="Arial" w:cs="Arial"/>
        </w:rPr>
      </w:pPr>
    </w:p>
    <w:p w14:paraId="25B60832" w14:textId="45CCDC2F" w:rsidR="007B1565" w:rsidRDefault="00F92881" w:rsidP="001D6079">
      <w:pPr>
        <w:spacing w:line="360" w:lineRule="auto"/>
        <w:rPr>
          <w:rFonts w:ascii="Arial" w:hAnsi="Arial" w:cs="Arial"/>
        </w:rPr>
      </w:pPr>
      <w:r>
        <w:rPr>
          <w:rFonts w:ascii="Arial" w:hAnsi="Arial" w:cs="Arial"/>
        </w:rPr>
        <w:t xml:space="preserve">The reasons for these profound differences between </w:t>
      </w:r>
      <w:r w:rsidR="00AC7D4E">
        <w:rPr>
          <w:rFonts w:ascii="Arial" w:hAnsi="Arial" w:cs="Arial"/>
        </w:rPr>
        <w:t>sSA</w:t>
      </w:r>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in terms of community ESBL-E carriage prevalence</w:t>
      </w:r>
      <w:ins w:id="116" w:author="Rebecca Lester" w:date="2019-04-06T13:04:00Z">
        <w:r w:rsidR="00A70B6F">
          <w:rPr>
            <w:rFonts w:ascii="Arial" w:hAnsi="Arial" w:cs="Arial"/>
          </w:rPr>
          <w:t xml:space="preserve"> warrant further investigation, and </w:t>
        </w:r>
      </w:ins>
      <w:ins w:id="117" w:author="Rebecca Lester" w:date="2019-04-06T13:05:00Z">
        <w:r w:rsidR="00A70B6F">
          <w:rPr>
            <w:rFonts w:ascii="Arial" w:hAnsi="Arial" w:cs="Arial"/>
          </w:rPr>
          <w:lastRenderedPageBreak/>
          <w:t>cannot be explained by the assessment of risk factors we have identified in this review</w:t>
        </w:r>
      </w:ins>
      <w:ins w:id="118" w:author="Rebecca Lester" w:date="2019-04-06T13:06:00Z">
        <w:r w:rsidR="00A70B6F">
          <w:rPr>
            <w:rFonts w:ascii="Arial" w:hAnsi="Arial" w:cs="Arial"/>
          </w:rPr>
          <w:t xml:space="preserve"> because of </w:t>
        </w:r>
      </w:ins>
      <w:ins w:id="119" w:author="Rebecca Lester" w:date="2019-04-06T13:07:00Z">
        <w:r w:rsidR="00A70B6F">
          <w:rPr>
            <w:rFonts w:ascii="Arial" w:hAnsi="Arial" w:cs="Arial"/>
          </w:rPr>
          <w:t>…heterogeneity in methods….(or something)</w:t>
        </w:r>
      </w:ins>
      <w:del w:id="120" w:author="Rebecca Lester" w:date="2019-04-06T13:06:00Z">
        <w:r w:rsidDel="00A70B6F">
          <w:rPr>
            <w:rFonts w:ascii="Arial" w:hAnsi="Arial" w:cs="Arial"/>
          </w:rPr>
          <w:delText xml:space="preserve"> </w:delText>
        </w:r>
      </w:del>
      <w:del w:id="121" w:author="Rebecca Lester" w:date="2019-04-06T13:05:00Z">
        <w:r w:rsidDel="00A70B6F">
          <w:rPr>
            <w:rFonts w:ascii="Arial" w:hAnsi="Arial" w:cs="Arial"/>
          </w:rPr>
          <w:delText>are not clear from our study</w:delText>
        </w:r>
      </w:del>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 we have identified</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AC7D4E">
        <w:rPr>
          <w:rFonts w:ascii="Arial" w:hAnsi="Arial" w:cs="Arial"/>
        </w:rPr>
        <w:t xml:space="preserve"> </w:t>
      </w:r>
      <w:r w:rsidR="00337F54">
        <w:rPr>
          <w:rFonts w:ascii="Arial" w:hAnsi="Arial" w:cs="Arial"/>
        </w:rPr>
        <w:t>C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poverty and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sSA are driving high ESBL-E carriage prevalence. The role of poverty in driving ESBL-E carriag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7BC10FB4" w:rsidR="00AC7D4E" w:rsidRDefault="00AC7D4E" w:rsidP="001D6079">
      <w:pPr>
        <w:spacing w:line="360" w:lineRule="auto"/>
        <w:rPr>
          <w:rFonts w:ascii="Arial" w:hAnsi="Arial" w:cs="Arial"/>
        </w:rPr>
      </w:pPr>
      <w:r>
        <w:rPr>
          <w:rFonts w:ascii="Arial" w:hAnsi="Arial" w:cs="Arial"/>
        </w:rPr>
        <w:t xml:space="preserve">More broadly, this review highlights areas where data </w:t>
      </w:r>
      <w:ins w:id="122" w:author="Rebecca Lester" w:date="2019-04-06T13:08:00Z">
        <w:r w:rsidR="0073670E">
          <w:rPr>
            <w:rFonts w:ascii="Arial" w:hAnsi="Arial" w:cs="Arial"/>
          </w:rPr>
          <w:t>that could inform interventions to interrupt ESBL-E transmission ,</w:t>
        </w:r>
      </w:ins>
      <w:r>
        <w:rPr>
          <w:rFonts w:ascii="Arial" w:hAnsi="Arial" w:cs="Arial"/>
        </w:rPr>
        <w:t>are lacking</w:t>
      </w:r>
      <w:ins w:id="123" w:author="Rebecca Lester" w:date="2019-04-06T13:08:00Z">
        <w:r w:rsidR="0073670E">
          <w:rPr>
            <w:rFonts w:ascii="Arial" w:hAnsi="Arial" w:cs="Arial"/>
          </w:rPr>
          <w:t xml:space="preserve">. </w:t>
        </w:r>
      </w:ins>
      <w:del w:id="124" w:author="Rebecca Lester" w:date="2019-04-06T13:08:00Z">
        <w:r w:rsidDel="0073670E">
          <w:rPr>
            <w:rFonts w:ascii="Arial" w:hAnsi="Arial" w:cs="Arial"/>
          </w:rPr>
          <w:delText>, and needed, if interventions to interrupt transmission are to be designed and implemented</w:delText>
        </w:r>
      </w:del>
      <w:del w:id="125" w:author="Rebecca Lester" w:date="2019-04-06T13:09:00Z">
        <w:r w:rsidDel="0073670E">
          <w:rPr>
            <w:rFonts w:ascii="Arial" w:hAnsi="Arial" w:cs="Arial"/>
          </w:rPr>
          <w:delText>.</w:delText>
        </w:r>
      </w:del>
      <w:r>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ins w:id="126" w:author="Rebecca Lester" w:date="2019-04-06T13:09:00Z">
        <w:r w:rsidR="0073670E">
          <w:rPr>
            <w:rFonts w:ascii="Arial" w:hAnsi="Arial" w:cs="Arial"/>
          </w:rPr>
          <w:t xml:space="preserve">Suprisingly, </w:t>
        </w:r>
      </w:ins>
      <w:del w:id="127" w:author="Rebecca Lester" w:date="2019-04-06T13:09:00Z">
        <w:r w:rsidR="00231879" w:rsidDel="0073670E">
          <w:rPr>
            <w:rFonts w:ascii="Arial" w:hAnsi="Arial" w:cs="Arial"/>
          </w:rPr>
          <w:delText>T</w:delText>
        </w:r>
      </w:del>
      <w:ins w:id="128" w:author="Rebecca Lester" w:date="2019-04-06T13:09:00Z">
        <w:r w:rsidR="0073670E">
          <w:rPr>
            <w:rFonts w:ascii="Arial" w:hAnsi="Arial" w:cs="Arial"/>
          </w:rPr>
          <w:t>t</w:t>
        </w:r>
      </w:ins>
      <w:r w:rsidR="00231879">
        <w:rPr>
          <w:rFonts w:ascii="Arial" w:hAnsi="Arial" w:cs="Arial"/>
        </w:rPr>
        <w:t>he role of HIV in driving the high ESBL-E carriage prevalence in sSA is unknown</w:t>
      </w:r>
      <w:ins w:id="129" w:author="Rebecca Lester" w:date="2019-04-06T13:09:00Z">
        <w:r w:rsidR="0073670E">
          <w:rPr>
            <w:rFonts w:ascii="Arial" w:hAnsi="Arial" w:cs="Arial"/>
          </w:rPr>
          <w:t xml:space="preserve">. </w:t>
        </w:r>
      </w:ins>
      <w:del w:id="130" w:author="Rebecca Lester" w:date="2019-04-06T13:09:00Z">
        <w:r w:rsidR="00231879" w:rsidDel="0073670E">
          <w:rPr>
            <w:rFonts w:ascii="Arial" w:hAnsi="Arial" w:cs="Arial"/>
          </w:rPr>
          <w:delText xml:space="preserve">: </w:delText>
        </w:r>
      </w:del>
      <w:r w:rsidR="00231879">
        <w:rPr>
          <w:rFonts w:ascii="Arial" w:hAnsi="Arial" w:cs="Arial"/>
        </w:rPr>
        <w:t xml:space="preserve">HIV is known to profoundly affect gut function but </w:t>
      </w:r>
      <w:ins w:id="131" w:author="Rebecca Lester" w:date="2019-04-06T13:10:00Z">
        <w:r w:rsidR="0073670E">
          <w:rPr>
            <w:rFonts w:ascii="Arial" w:hAnsi="Arial" w:cs="Arial"/>
          </w:rPr>
          <w:t xml:space="preserve">we identified </w:t>
        </w:r>
      </w:ins>
      <w:r>
        <w:rPr>
          <w:rFonts w:ascii="Arial" w:hAnsi="Arial" w:cs="Arial"/>
        </w:rPr>
        <w:t xml:space="preserve">only two studies </w:t>
      </w:r>
      <w:ins w:id="132" w:author="Rebecca Lester" w:date="2019-04-06T13:10:00Z">
        <w:r w:rsidR="0073670E">
          <w:rPr>
            <w:rFonts w:ascii="Arial" w:hAnsi="Arial" w:cs="Arial"/>
          </w:rPr>
          <w:t xml:space="preserve">which </w:t>
        </w:r>
      </w:ins>
      <w:r>
        <w:rPr>
          <w:rFonts w:ascii="Arial" w:hAnsi="Arial" w:cs="Arial"/>
        </w:rPr>
        <w:t xml:space="preserve">have assessed HIV status as a risk factor for </w:t>
      </w:r>
      <w:ins w:id="133" w:author="Rebecca Lester" w:date="2019-04-06T13:10:00Z">
        <w:r w:rsidR="0073670E">
          <w:rPr>
            <w:rFonts w:ascii="Arial" w:hAnsi="Arial" w:cs="Arial"/>
          </w:rPr>
          <w:t xml:space="preserve"> ESBL-E </w:t>
        </w:r>
      </w:ins>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387AF0B9"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ins w:id="134" w:author="Rebecca Lester" w:date="2019-04-06T13:13:00Z">
        <w:r w:rsidR="0073670E">
          <w:rPr>
            <w:rFonts w:ascii="Arial" w:hAnsi="Arial" w:cs="Arial"/>
          </w:rPr>
          <w:t>However,</w:t>
        </w:r>
      </w:ins>
      <w:ins w:id="135" w:author="Rebecca Lester" w:date="2019-04-06T13:14:00Z">
        <w:r w:rsidR="0073670E">
          <w:rPr>
            <w:rFonts w:ascii="Arial" w:hAnsi="Arial" w:cs="Arial"/>
          </w:rPr>
          <w:t xml:space="preserve"> using broader inclusion criteria </w:t>
        </w:r>
      </w:ins>
      <w:ins w:id="136" w:author="Rebecca Lester" w:date="2019-04-06T13:15:00Z">
        <w:r w:rsidR="0073670E">
          <w:rPr>
            <w:rFonts w:ascii="Arial" w:hAnsi="Arial" w:cs="Arial"/>
          </w:rPr>
          <w:t>than a recent review of worldwide ESBL-E community carriage prevalence,</w:t>
        </w:r>
      </w:ins>
      <w:ins w:id="137" w:author="Rebecca Lester" w:date="2019-04-06T13:13:00Z">
        <w:r w:rsidR="0073670E">
          <w:rPr>
            <w:rFonts w:ascii="Arial" w:hAnsi="Arial" w:cs="Arial"/>
          </w:rPr>
          <w:t xml:space="preserve"> we </w:t>
        </w:r>
      </w:ins>
      <w:ins w:id="138" w:author="Rebecca Lester" w:date="2019-04-06T13:14:00Z">
        <w:r w:rsidR="0073670E">
          <w:rPr>
            <w:rFonts w:ascii="Arial" w:hAnsi="Arial" w:cs="Arial"/>
          </w:rPr>
          <w:t>have identified man</w:t>
        </w:r>
      </w:ins>
      <w:ins w:id="139" w:author="Rebecca Lester" w:date="2019-04-06T13:15:00Z">
        <w:r w:rsidR="0073670E">
          <w:rPr>
            <w:rFonts w:ascii="Arial" w:hAnsi="Arial" w:cs="Arial"/>
          </w:rPr>
          <w:t xml:space="preserve">y more studies from sSA. </w:t>
        </w:r>
      </w:ins>
      <w:ins w:id="140" w:author="Rebecca Lester" w:date="2019-04-06T13:13:00Z">
        <w:r w:rsidR="0073670E">
          <w:rPr>
            <w:rFonts w:ascii="Arial" w:hAnsi="Arial" w:cs="Arial"/>
          </w:rPr>
          <w:t xml:space="preserve"> </w:t>
        </w:r>
      </w:ins>
      <w:commentRangeStart w:id="141"/>
      <w:r w:rsidR="00735C7B">
        <w:rPr>
          <w:rFonts w:ascii="Arial" w:hAnsi="Arial" w:cs="Arial"/>
        </w:rPr>
        <w:t>We have calculated summary estimates despite significant unexplained heterogeneity.</w:t>
      </w:r>
      <w:commentRangeEnd w:id="141"/>
      <w:r w:rsidR="0073670E">
        <w:rPr>
          <w:rStyle w:val="CommentReference"/>
        </w:rPr>
        <w:commentReference w:id="141"/>
      </w:r>
      <w:r w:rsidR="00735C7B">
        <w:rPr>
          <w:rFonts w:ascii="Arial" w:hAnsi="Arial" w:cs="Arial"/>
        </w:rPr>
        <w:t xml:space="preserve"> Risk of bias assessment in observational studies is difficult, with no gold standard, and the tool we have used may misclassify studies with regard to bias.</w:t>
      </w:r>
      <w:del w:id="142" w:author="Rebecca Lester" w:date="2019-04-06T13:15:00Z">
        <w:r w:rsidR="00735C7B" w:rsidDel="0073670E">
          <w:rPr>
            <w:rFonts w:ascii="Arial" w:hAnsi="Arial" w:cs="Arial"/>
          </w:rPr>
          <w:delText xml:space="preserve"> A recent systematic review in 2016 aimed to describe worldwide ESBL-E </w:delText>
        </w:r>
        <w:r w:rsidR="00EF7915" w:rsidDel="0073670E">
          <w:rPr>
            <w:rFonts w:ascii="Arial" w:hAnsi="Arial" w:cs="Arial"/>
          </w:rPr>
          <w:delText xml:space="preserve">community </w:delText>
        </w:r>
        <w:r w:rsidR="00735C7B" w:rsidDel="0073670E">
          <w:rPr>
            <w:rFonts w:ascii="Arial" w:hAnsi="Arial" w:cs="Arial"/>
          </w:rPr>
          <w:delText>carriage prevalence and it was possible that we would simply replicate this work; however the identification of a number more studies (</w:delText>
        </w:r>
        <w:r w:rsidR="00EF7915" w:rsidDel="0073670E">
          <w:rPr>
            <w:rFonts w:ascii="Arial" w:hAnsi="Arial" w:cs="Arial"/>
          </w:rPr>
          <w:delText>32</w:delText>
        </w:r>
        <w:r w:rsidR="00735C7B" w:rsidDel="0073670E">
          <w:rPr>
            <w:rFonts w:ascii="Arial" w:hAnsi="Arial" w:cs="Arial"/>
          </w:rPr>
          <w:delText xml:space="preserve"> vs 4) justifies our approach</w:delText>
        </w:r>
      </w:del>
      <w:r w:rsidR="00735C7B">
        <w:rPr>
          <w:rFonts w:ascii="Arial" w:hAnsi="Arial" w:cs="Arial"/>
        </w:rPr>
        <w:t>.</w:t>
      </w:r>
    </w:p>
    <w:p w14:paraId="788A8C12" w14:textId="0417BEE5" w:rsidR="00735C7B" w:rsidRDefault="00735C7B" w:rsidP="001D6079">
      <w:pPr>
        <w:spacing w:line="360" w:lineRule="auto"/>
        <w:rPr>
          <w:rFonts w:ascii="Arial" w:hAnsi="Arial" w:cs="Arial"/>
        </w:rPr>
      </w:pPr>
    </w:p>
    <w:p w14:paraId="1E02FE62" w14:textId="38F6DF4B" w:rsidR="00735C7B" w:rsidRDefault="00735C7B" w:rsidP="001D6079">
      <w:pPr>
        <w:spacing w:line="360" w:lineRule="auto"/>
        <w:rPr>
          <w:rFonts w:ascii="Arial" w:hAnsi="Arial" w:cs="Arial"/>
        </w:rPr>
      </w:pPr>
      <w:r>
        <w:rPr>
          <w:rFonts w:ascii="Arial" w:hAnsi="Arial" w:cs="Arial"/>
        </w:rPr>
        <w:t xml:space="preserve">In conclusion, ESBL-E carriage in sSA is common, and comparable to the highest prevalence in the world, though with significant unexplained heterogeneity between </w:t>
      </w:r>
      <w:r>
        <w:rPr>
          <w:rFonts w:ascii="Arial" w:hAnsi="Arial" w:cs="Arial"/>
        </w:rPr>
        <w:lastRenderedPageBreak/>
        <w:t xml:space="preserve">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th of ESBL-E, data to fully characterise routes and drivers of transmission in sSA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4EA878B8" w:rsidR="001D6079" w:rsidRDefault="00EF7915" w:rsidP="001D6079">
      <w:pPr>
        <w:spacing w:line="360" w:lineRule="auto"/>
        <w:rPr>
          <w:rFonts w:ascii="Arial" w:hAnsi="Arial" w:cs="Arial"/>
        </w:rPr>
      </w:pPr>
      <w:r>
        <w:rPr>
          <w:rFonts w:ascii="Arial" w:hAnsi="Arial" w:cs="Arial"/>
        </w:rPr>
        <w:t xml:space="preserve">JL and RL are supported by Wellcome Trust Clinical PhD Fellowships (109105z/15/a and xxxxxxx/xxxxx respectively). </w:t>
      </w:r>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53242DF" w14:textId="59C32363" w:rsidR="00EF7915" w:rsidRPr="00EF7915" w:rsidRDefault="00EF7915" w:rsidP="00EF7915">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EF7915">
        <w:rPr>
          <w:rFonts w:ascii="Arial" w:hAnsi="Arial" w:cs="Arial"/>
          <w:noProof/>
          <w:lang w:val="en-US"/>
        </w:rPr>
        <w:t xml:space="preserve">1. World Health Organisation. Prioritization of pathogens to guide discovery, research and development of new antibiotics for drug-resistant bacterial infections, including tuberculosis. Geneva; 2017. </w:t>
      </w:r>
    </w:p>
    <w:p w14:paraId="343C448C"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 Musicha P, Cornick JE, Bar-Zeev N, French N, Masesa C, Denis B, et al. Trends in antimicrobial resistance in bloodstream infection isolates at a large urban hospital in Malawi (1998–2016): a surveillance study. Lancet Infect Dis. 2017;17:1042–52. </w:t>
      </w:r>
    </w:p>
    <w:p w14:paraId="071E790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 Denis B, Lafaurie M, Donay J-L, Fontaine J-P, Oksenhendler E, Raffoux E, et al. Prevalence, risk factors, and impact on clinical outcome of extended-spectrum beta-lactamase-producing Escherichia coli bacteraemia: a five-year study. Int J Infect Dis. Elsevier; 2015;39:1–6. </w:t>
      </w:r>
    </w:p>
    <w:p w14:paraId="371647B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4. Gorrie CL, Mirceta M, Wick RR, Judd LM, Wyres KL, Thomson NR, et al. Antimicrobial-Resistant Klebsiella pneumoniae Carriage and Infection in Specialized Geriatric Care Wards Linked to Acquisition in the Referring Hospital. Clin Infect Dis. Oxford University Press; 2018;67:161–70. </w:t>
      </w:r>
    </w:p>
    <w:p w14:paraId="6CCA9544"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5. Karanika S, Karantanos T, Arvanitis M, Grigoras C, Mylonakis E. Fecal Colonization With Extended-spectrum Beta-lactamase–Producing </w:t>
      </w:r>
      <w:r w:rsidRPr="00EF7915">
        <w:rPr>
          <w:rFonts w:ascii="Arial" w:hAnsi="Arial" w:cs="Arial"/>
          <w:i/>
          <w:iCs/>
          <w:noProof/>
          <w:lang w:val="en-US"/>
        </w:rPr>
        <w:t>Enterobacteriaceae</w:t>
      </w:r>
      <w:r w:rsidRPr="00EF7915">
        <w:rPr>
          <w:rFonts w:ascii="Arial" w:hAnsi="Arial" w:cs="Arial"/>
          <w:noProof/>
          <w:lang w:val="en-US"/>
        </w:rPr>
        <w:t xml:space="preserve"> and Risk Factors Among Healthy Individuals: A Systematic </w:t>
      </w:r>
      <w:r w:rsidRPr="00EF7915">
        <w:rPr>
          <w:rFonts w:ascii="Arial" w:hAnsi="Arial" w:cs="Arial"/>
          <w:noProof/>
          <w:lang w:val="en-US"/>
        </w:rPr>
        <w:lastRenderedPageBreak/>
        <w:t xml:space="preserve">Review and Metaanalysis. Clin Infect Dis. Narnia; 2016;63:310–8. </w:t>
      </w:r>
    </w:p>
    <w:p w14:paraId="32CD44B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6. Ruppe E, Woerther PL, Diop A, Sene AM, Da Costa A, Arlet G, et al. Carriage of CTX-M-15-producing Escherichia coli isolates among children living in a remote village in Senegal. Antimicrob Agents Chemother. 2009/04/15. 2009;53:3135–7. </w:t>
      </w:r>
    </w:p>
    <w:p w14:paraId="07D219C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7. Tande D, Jallot N, Bougoudogo F, Montagnon T, Gouriou S, Sizun J. Extended-spectrum beta-lactamase-producing Enterobacteriaceae in a Malian orphanage. Emerg Infect Dis. 2009/02/26. 2009;15:472–4. </w:t>
      </w:r>
    </w:p>
    <w:p w14:paraId="22343725"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8. Schaumburg F, Alabi A, Kokou C, Grobusch MP, Kock R, Kaba H, et al. High burden of extended-spectrum beta-lactamase-producing Enterobacteriaceae in Gabon. J Antimicrob Chemother. 2013/05/07. 2013;68:2140–3. </w:t>
      </w:r>
    </w:p>
    <w:p w14:paraId="48345B56"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9. Nelson E, Kayega J, Seni J, Mushi MF, Kidenya BR, Hokororo A, et al. Evaluation of existence and transmission of extended spectrum beta lactamase producing bacteria from post-delivery women to neonates at Bugando Medical Center, Mwanza-Tanzania. BMC Res Notes. 2014/06/03. 2014;7:279. </w:t>
      </w:r>
    </w:p>
    <w:p w14:paraId="1BA0C45E"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0. Chereau F, Herindrainy P, Garin B, Huynh BT, Randrianirina F, Padget M, et al. Colonization of extended-spectrum-beta-lactamase- and NDM-1-producing Enterobacteriaceae among pregnant women in the community in a low-income country: a potential reservoir for transmission of multiresistant Enterobacteriaceae to neonates. Antimicrob Agents Chemother. 2015/04/08. 2015;59:3652–5. </w:t>
      </w:r>
    </w:p>
    <w:p w14:paraId="019A00A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1. Desta K, Woldeamanuel Y, Azazh A, Mohammod H, Desalegn D, Shimelis D, et al. High Gastrointestinal Colonization Rate with Extended-Spectrum beta-Lactamase-Producing Enterobacteriaceae in Hospitalized Patients: Emergence of Carbapenemase-Producing K. pneumoniae in Ethiopia. PLoS One. 2016/08/31. 2016;11:e0161685. </w:t>
      </w:r>
    </w:p>
    <w:p w14:paraId="0C16AFA1"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2. Djuikoue IC, Woerther PL, Toukam M, Burdet C, Ruppe E, Gonsu KH, et al. Intestinal carriage of Extended Spectrum Beta-Lactamase producing E. coli in women with urinary tract infections, Cameroon. J Infect Dev Ctries. 2016/11/02. 2016;10:1135–9. </w:t>
      </w:r>
    </w:p>
    <w:p w14:paraId="5D5C5B2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3. Farra A, Frank T, Tondeur L, Bata P, Gody JC, Onambele M, et al. High rate of faecal carriage of extended-spectrum beta-lactamase-producing Enterobacteriaceae in healthy children in Bangui, Central African Republic. Clin Microbiol Infect. 2016/07/13. 2016;22:891.e1-891.e4. </w:t>
      </w:r>
    </w:p>
    <w:p w14:paraId="3B20C357"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4. Kurz MS, Bayingana C, Ndoli JM, Sendegeya A, Durst A, Pfuller R, et al. Intense pre-admission carriage and further acquisition of ESBL-producing </w:t>
      </w:r>
      <w:r w:rsidRPr="00EF7915">
        <w:rPr>
          <w:rFonts w:ascii="Arial" w:hAnsi="Arial" w:cs="Arial"/>
          <w:noProof/>
          <w:lang w:val="en-US"/>
        </w:rPr>
        <w:lastRenderedPageBreak/>
        <w:t xml:space="preserve">Enterobacteriaceae among patients and their caregivers in a tertiary hospital in Rwanda. Trop Med Int Heal. 2016/12/10. 2017;22:210–20. </w:t>
      </w:r>
    </w:p>
    <w:p w14:paraId="72F2A131"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5. Mshana SE, Falgenhauer L, Mirambo MM, Mushi MF, Moremi N, Julius R, et al. Predictors of blaCTX-M-15 in varieties of Escherichia coli genotypes from humans in community settings in Mwanza, Tanzania. BMC Infect Dis. 2016/05/01. 2016;16:187. </w:t>
      </w:r>
    </w:p>
    <w:p w14:paraId="611EC4A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6. Ribeiro TG, Novais Â, Peixe L, Machado E. Atypical epidemiology of CTX-M-15 among Enterobacteriaceae from a high diversity of non-clinical niches in Angola. J Antimicrob Chemother. 2016;71:1169–73. </w:t>
      </w:r>
    </w:p>
    <w:p w14:paraId="746BB54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7. Tellevik MG, Blomberg B, Kommedal O, Maselle SY, Langeland N, Moyo SJ. High Prevalence of Faecal Carriage of ESBL-Producing Enterobacteriaceae among Children in Dar es Salaam, Tanzania. PLoS One. 2016/12/10. 2016;11:e0168024. </w:t>
      </w:r>
    </w:p>
    <w:p w14:paraId="63173B5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8. Andriatahina T, Randrianirina F, Hariniana ER, Talarmin A, Raobijaona H, Buisson Y, et al. High prevalence of fecal carriage of extended-spectrum beta-lactamase-producing Escherichia coli and Klebsiella pneumoniae in a pediatric unit in Madagascar. BMC Infect Dis. 2010/07/14. 2010;10:204. </w:t>
      </w:r>
    </w:p>
    <w:p w14:paraId="0D4D4A5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Antimicrob Resist Infect Control. 2017/01/18. 2017;6:10. </w:t>
      </w:r>
    </w:p>
    <w:p w14:paraId="69288546"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0. Moremi N, Claus H, Vogel U, Mshana SE. Faecal carriage of CTX-M extended-spectrum beta-lactamase-producing Enterobacteriaceae among street children dwelling in Mwanza city, Tanzania. PLoS One. 2017/09/13. 2017;12:e0184592. </w:t>
      </w:r>
    </w:p>
    <w:p w14:paraId="528DC0B2"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1. Wilmore SMS, Kranzer K, Williams A, Makamure B, Nhidza AF, Mayini J, et al. Carriage of extended-spectrum beta-lactamase-producing Enterobacteriaceae in HIV-infected children in Zimbabwe. J Med Microbiol. 2017/05/18. 2017;66:609–15. </w:t>
      </w:r>
    </w:p>
    <w:p w14:paraId="23264695"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2. Chirindze LM, Zimba TF, Sekyere JO, Govinden U, Chenia HY, Sundsfjord A, et al. Faecal colonization of E. coli and Klebsiella spp. producing extended-spectrum beta-lactamases and plasmid-mediated AmpC in Mozambican university students. BMC Infect Dis. 2018/05/31. 2018;18:244. </w:t>
      </w:r>
    </w:p>
    <w:p w14:paraId="0E6E7469"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Antimicrob Resist Infect Control. 2018/11/27. 2018;7:134. </w:t>
      </w:r>
    </w:p>
    <w:p w14:paraId="3E748F0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4. Herindrainy P, Rabenandrasana MAN, Andrianirina ZZ, Rakotoarimanana FMJ, </w:t>
      </w:r>
      <w:r w:rsidRPr="00EF7915">
        <w:rPr>
          <w:rFonts w:ascii="Arial" w:hAnsi="Arial" w:cs="Arial"/>
          <w:noProof/>
          <w:lang w:val="en-US"/>
        </w:rPr>
        <w:lastRenderedPageBreak/>
        <w:t xml:space="preserve">Padget M, de Lauzanne A, et al. Acquisition of extended spectrum beta-lactamase-producing enterobacteriaceae in neonates: A community based cohort in Madagascar. PLoS One. 2018/03/02. 2018;13:e0193325. </w:t>
      </w:r>
    </w:p>
    <w:p w14:paraId="18A0B453"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5. Katakweba AAS, Muhairwa AP, Lupindu AM, Damborg P, Rosenkrantz JT, Minga UM, et al. First Report on a Randomized Investigation of Antimicrobial Resistance in Fecal Indicator Bacteria from Livestock, Poultry, and Humans in Tanzania. Microb Drug Resist. 2018;24:260–8. </w:t>
      </w:r>
    </w:p>
    <w:p w14:paraId="68329C62"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6. Marando R, Seni J, Mirambo MM, Falgenhauer L, Moremi N, Mushi MF, et al. Predictors of the extended-spectrum-beta lactamases producing Enterobacteriaceae neonatal sepsis at a tertiary hospital, Tanzania. Int J Med Microbiol. 2018/07/08. 2018;308:803–11. </w:t>
      </w:r>
    </w:p>
    <w:p w14:paraId="78A63955"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J Hosp Infect. 2018/06/01. 2018;100:47–53. </w:t>
      </w:r>
    </w:p>
    <w:p w14:paraId="1BF27B0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8. Nikiema Pessinaba C, Landoh DE, Dossim S, Bidjada B, Kere-Banla A, Tamekloe TA, et al. Screening for extended-spectrum beta-lactamase-producing Enterobacteriaceae intestinal carriage among children aged under five in Lome, Togo. Med Mal Infect. 2018/09/08. 2018;48:551–4. </w:t>
      </w:r>
    </w:p>
    <w:p w14:paraId="4065721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9. Herindrainy P, Randrianirina F, Ratovoson R, Ratsima Hariniana E, Buisson Y, Genel N, et al. Rectal carriage of extended-spectrum beta-lactamase-producing gram-negative bacilli in community settings in Madagascar. PLoS One. 2011/08/11. 2011;6:e22738. </w:t>
      </w:r>
    </w:p>
    <w:p w14:paraId="0ED5991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0. Sanneh B, Kebbeh A, Jallow HS, Camara Y, Mwamakamba LW, Ceesay IF, et al. Prevalence and risk factors for faecal carriage of Extended Spectrum beta-lactamase producing Enterobacteriaceae among food handlers in lower basic schools in West Coast Region of The Gambia. PLoS One. 2018/08/14. 2018;13:e0200894. </w:t>
      </w:r>
    </w:p>
    <w:p w14:paraId="335EF9EC"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PLoS One. 2018;13. </w:t>
      </w:r>
    </w:p>
    <w:p w14:paraId="5DA6A22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32. Woerther PL, Angebault C, Jacquier H, Hugede HC, Janssens AC, Sayadi S, et al. Massive increase, spread, and exchange of extended spectrum beta-lactamase-</w:t>
      </w:r>
      <w:r w:rsidRPr="00EF7915">
        <w:rPr>
          <w:rFonts w:ascii="Arial" w:hAnsi="Arial" w:cs="Arial"/>
          <w:noProof/>
          <w:lang w:val="en-US"/>
        </w:rPr>
        <w:lastRenderedPageBreak/>
        <w:t xml:space="preserve">encoding genes among intestinal Enterobacteriaceae in hospitalized children with severe acute malnutrition in Niger. Clin Infect Dis. 2011/09/06. 2011;53:677–85. </w:t>
      </w:r>
    </w:p>
    <w:p w14:paraId="5CA7C70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3. Albrechtova K, Dolejska M, Cizek A, Tausova D, Klimes J, Bebora L, et al. Dogs of nomadic pastoralists in northern Kenya are reservoirs of plasmid-mediated cephalosporin- and quinolone-resistant Escherichia coli, including pandemic clone B2-O25-ST131. Antimicrob Agents Chemother. 2012/04/18. 2012;56:4013–7. </w:t>
      </w:r>
    </w:p>
    <w:p w14:paraId="2B8C147E"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PLoS One. 2013/01/04. 2012;7:e51981. </w:t>
      </w:r>
    </w:p>
    <w:p w14:paraId="37FAE64A"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5. Lonchel CM, Meex C, Gangoué-Piéboji J, Boreux R, Assoumou MCO, Melin P, et al. Proportion of extended-spectrum ß-lactamase-producing Enterobacteriaceae in community setting in Ngaoundere, Cameroon. BMC Infect Dis. 2012;12. </w:t>
      </w:r>
    </w:p>
    <w:p w14:paraId="2F61676C"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6. Lonchel CM, Melin P, Gangoue-Pieboji J, Assoumou MC, Boreux R, De Mol P. Extended-spectrum beta-lactamase-producing Enterobacteriaceae in Cameroonian hospitals. Eur J Clin Microbiol Infect Dis. 2012/08/14. 2013;32:79–87. </w:t>
      </w:r>
    </w:p>
    <w:p w14:paraId="46C95919"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7. Magoue CL, Melin P, Gangoue-Pieboji J, Okomo Assoumou MC, Boreux R, De Mol P. Prevalence and spread of extended-spectrum beta-lactamase-producing Enterobacteriaceae in Ngaoundere, Cameroon. Clin Microbiol Infect. 2013/05/08. 2013;19:E416-20. </w:t>
      </w:r>
    </w:p>
    <w:p w14:paraId="356BFD22"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8. McNulty CAM, Lecky DM, Xu-McCrae L, Nakiboneka-Ssenabulya D, Chung K-T, Nichols T, et al. CTX-M ESBL-producing Enterobacteriaceae: estimated prevalence in adults in England in 2014. J Antimicrob Chemother. Oxford University Press; 2018;73:1368–88. </w:t>
      </w:r>
    </w:p>
    <w:p w14:paraId="0ADACE2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9. Wielders CCH, van Hoek AHAM, Hengeveld PD, Veenman C, Dierikx CM, Zomer TP, et al. Extended-spectrum β-lactamase- and pAmpC-producing Enterobacteriaceae among the general population in a livestock-dense area. Clin Microbiol Infect. Elsevier; 2017;23:120.e1-120.e8. </w:t>
      </w:r>
    </w:p>
    <w:p w14:paraId="07238EF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40. Ny S, Löfmark S, Börjesson S, Englund S, Ringman M, Bergström J, et al. Community carriage of ESBL-producing </w:t>
      </w:r>
      <w:r w:rsidRPr="00EF7915">
        <w:rPr>
          <w:rFonts w:ascii="Arial" w:hAnsi="Arial" w:cs="Arial"/>
          <w:i/>
          <w:iCs/>
          <w:noProof/>
          <w:lang w:val="en-US"/>
        </w:rPr>
        <w:t>Escherichia coli</w:t>
      </w:r>
      <w:r w:rsidRPr="00EF7915">
        <w:rPr>
          <w:rFonts w:ascii="Arial" w:hAnsi="Arial" w:cs="Arial"/>
          <w:noProof/>
          <w:lang w:val="en-US"/>
        </w:rPr>
        <w:t xml:space="preserve"> is associated with strains of low pathogenicity: a Swedish nationwide study. J Antimicrob Chemother. 2017;72:582–8. </w:t>
      </w:r>
    </w:p>
    <w:p w14:paraId="7A30DA5E"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41. Valverde A, Coque TM, Sanchez-Moreno MP, Rollan A, Baquero F, Canton R. Dramatic Increase in Prevalence of Fecal Carriage of Extended-Spectrum  -</w:t>
      </w:r>
      <w:r w:rsidRPr="00EF7915">
        <w:rPr>
          <w:rFonts w:ascii="Arial" w:hAnsi="Arial" w:cs="Arial"/>
          <w:noProof/>
          <w:lang w:val="en-US"/>
        </w:rPr>
        <w:lastRenderedPageBreak/>
        <w:t xml:space="preserve">Lactamase-Producing Enterobacteriaceae during Nonoutbreak Situations in Spain. J Clin Microbiol. 2004;42:4769–75. </w:t>
      </w:r>
    </w:p>
    <w:p w14:paraId="3F364847" w14:textId="77777777" w:rsidR="00EF7915" w:rsidRPr="00EF7915" w:rsidRDefault="00EF7915" w:rsidP="00EF7915">
      <w:pPr>
        <w:widowControl w:val="0"/>
        <w:autoSpaceDE w:val="0"/>
        <w:autoSpaceDN w:val="0"/>
        <w:adjustRightInd w:val="0"/>
        <w:spacing w:line="360" w:lineRule="auto"/>
        <w:rPr>
          <w:rFonts w:ascii="Arial" w:hAnsi="Arial" w:cs="Arial"/>
          <w:noProof/>
        </w:rPr>
      </w:pPr>
      <w:r w:rsidRPr="00EF7915">
        <w:rPr>
          <w:rFonts w:ascii="Arial" w:hAnsi="Arial" w:cs="Arial"/>
          <w:noProof/>
          <w:lang w:val="en-US"/>
        </w:rPr>
        <w:t xml:space="preserve">42. Islam S, Selvarangan R, Kanwar N, Mchenry R, Chappell JD, Halasa N, et al. Intestinal Carriage of Third-Generation Cephalosporin-Resistant and Extended-Spectrum β-Lactamase-Producing Enterobacteriaceae in Healthy US Children. </w:t>
      </w:r>
    </w:p>
    <w:p w14:paraId="5E3D3027" w14:textId="6BB469CE" w:rsidR="001D6079" w:rsidRDefault="00EF7915" w:rsidP="001D6079">
      <w:pPr>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6D6EE581" w14:textId="1EF333A6" w:rsidR="008B07CE" w:rsidRDefault="008B07CE" w:rsidP="001D6079">
      <w:pPr>
        <w:spacing w:line="360" w:lineRule="auto"/>
        <w:rPr>
          <w:rFonts w:ascii="Arial" w:hAnsi="Arial" w:cs="Arial"/>
          <w:lang w:val="en-US"/>
        </w:rPr>
      </w:pPr>
    </w:p>
    <w:p w14:paraId="73112F62" w14:textId="18848C6E" w:rsidR="008B07CE" w:rsidRDefault="008B07CE" w:rsidP="001D6079">
      <w:pPr>
        <w:spacing w:line="360" w:lineRule="auto"/>
        <w:rPr>
          <w:rFonts w:ascii="Arial" w:hAnsi="Arial" w:cs="Arial"/>
          <w:lang w:val="en-US"/>
        </w:rPr>
      </w:pPr>
    </w:p>
    <w:p w14:paraId="300C0585" w14:textId="3BC650CF" w:rsidR="008B07CE" w:rsidRDefault="008B07CE" w:rsidP="001D6079">
      <w:pPr>
        <w:spacing w:line="360" w:lineRule="auto"/>
        <w:rPr>
          <w:rFonts w:ascii="Arial" w:hAnsi="Arial" w:cs="Arial"/>
          <w:lang w:val="en-US"/>
        </w:rPr>
      </w:pPr>
    </w:p>
    <w:p w14:paraId="2B255BB3" w14:textId="7D12693C" w:rsidR="006F76DA" w:rsidRDefault="006F76DA" w:rsidP="001D6079">
      <w:pPr>
        <w:spacing w:line="360" w:lineRule="auto"/>
        <w:rPr>
          <w:rFonts w:ascii="Arial" w:hAnsi="Arial" w:cs="Arial"/>
          <w:lang w:val="en-US"/>
        </w:rPr>
      </w:pPr>
    </w:p>
    <w:p w14:paraId="465C0D1F" w14:textId="1E3F2EC1" w:rsidR="006F76DA" w:rsidRDefault="006F76DA" w:rsidP="001D6079">
      <w:pPr>
        <w:spacing w:line="360" w:lineRule="auto"/>
        <w:rPr>
          <w:rFonts w:ascii="Arial" w:hAnsi="Arial" w:cs="Arial"/>
          <w:lang w:val="en-US"/>
        </w:rPr>
      </w:pPr>
    </w:p>
    <w:p w14:paraId="78F159A2" w14:textId="4F92F1C5" w:rsidR="006F76DA" w:rsidRDefault="006F76DA" w:rsidP="001D6079">
      <w:pPr>
        <w:spacing w:line="360" w:lineRule="auto"/>
        <w:rPr>
          <w:rFonts w:ascii="Arial" w:hAnsi="Arial" w:cs="Arial"/>
          <w:lang w:val="en-US"/>
        </w:rPr>
      </w:pPr>
    </w:p>
    <w:p w14:paraId="5351E583" w14:textId="393E98DD" w:rsidR="006F76DA" w:rsidRDefault="006F76DA" w:rsidP="001D6079">
      <w:pPr>
        <w:spacing w:line="360" w:lineRule="auto"/>
        <w:rPr>
          <w:rFonts w:ascii="Arial" w:hAnsi="Arial" w:cs="Arial"/>
          <w:lang w:val="en-US"/>
        </w:rPr>
      </w:pPr>
    </w:p>
    <w:p w14:paraId="317B35F8" w14:textId="048D0CC9" w:rsidR="006F76DA" w:rsidRDefault="006F76DA" w:rsidP="001D6079">
      <w:pPr>
        <w:spacing w:line="360" w:lineRule="auto"/>
        <w:rPr>
          <w:rFonts w:ascii="Arial" w:hAnsi="Arial" w:cs="Arial"/>
          <w:lang w:val="en-US"/>
        </w:rPr>
      </w:pPr>
    </w:p>
    <w:p w14:paraId="32302175" w14:textId="5EDB46D3" w:rsidR="006F76DA" w:rsidRDefault="006F76DA" w:rsidP="001D6079">
      <w:pPr>
        <w:spacing w:line="360" w:lineRule="auto"/>
        <w:rPr>
          <w:rFonts w:ascii="Arial" w:hAnsi="Arial" w:cs="Arial"/>
          <w:lang w:val="en-US"/>
        </w:rPr>
      </w:pPr>
    </w:p>
    <w:p w14:paraId="1D38F4CE" w14:textId="690C546B" w:rsidR="006F76DA" w:rsidRDefault="006F76DA" w:rsidP="001D6079">
      <w:pPr>
        <w:spacing w:line="360" w:lineRule="auto"/>
        <w:rPr>
          <w:rFonts w:ascii="Arial" w:hAnsi="Arial" w:cs="Arial"/>
          <w:lang w:val="en-US"/>
        </w:rPr>
      </w:pPr>
    </w:p>
    <w:p w14:paraId="190F81E9" w14:textId="6D460BC7" w:rsidR="006F76DA" w:rsidRDefault="006F76DA" w:rsidP="001D6079">
      <w:pPr>
        <w:spacing w:line="360" w:lineRule="auto"/>
        <w:rPr>
          <w:rFonts w:ascii="Arial" w:hAnsi="Arial" w:cs="Arial"/>
          <w:lang w:val="en-US"/>
        </w:rPr>
      </w:pPr>
    </w:p>
    <w:p w14:paraId="333EB865" w14:textId="77777777" w:rsidR="006F76DA" w:rsidRDefault="006F76DA" w:rsidP="001D6079">
      <w:pPr>
        <w:spacing w:line="360" w:lineRule="auto"/>
        <w:rPr>
          <w:rFonts w:ascii="Arial" w:hAnsi="Arial" w:cs="Arial"/>
          <w:lang w:val="en-US"/>
        </w:rPr>
      </w:pPr>
    </w:p>
    <w:p w14:paraId="34C3B59C" w14:textId="77777777" w:rsidR="00C3281C" w:rsidRDefault="00C3281C"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upp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hromagar</w:t>
            </w:r>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and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ndriatahina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oerther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lbrechtova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Isendahl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ou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ereau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juikou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arra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urz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shana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vitek</w:t>
            </w:r>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ellevik,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wenzi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Mackonkey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LEDwith cephalosproin</w:t>
            </w:r>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irindz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lastRenderedPageBreak/>
              <w:t>Founou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atakweba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rando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ikema Pessinaba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anneh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19B00939" w:rsidR="00355149" w:rsidRPr="001D607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sectPr w:rsidR="00355149" w:rsidRPr="001D6079" w:rsidSect="00C3281C">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Rebecca Lester" w:date="2019-04-04T07:39:00Z" w:initials="RL">
    <w:p w14:paraId="50B8E14F" w14:textId="48134B0B" w:rsidR="009F0140" w:rsidRDefault="009F0140">
      <w:pPr>
        <w:pStyle w:val="CommentText"/>
      </w:pPr>
      <w:r>
        <w:rPr>
          <w:rStyle w:val="CommentReference"/>
        </w:rPr>
        <w:annotationRef/>
      </w:r>
      <w:r>
        <w:t>Maybe remove from abstract?</w:t>
      </w:r>
    </w:p>
  </w:comment>
  <w:comment w:id="48" w:author="Rebecca Lester" w:date="2019-04-06T12:03:00Z" w:initials="RL">
    <w:p w14:paraId="70194999" w14:textId="553B53A3" w:rsidR="009F0140" w:rsidRDefault="009F0140">
      <w:pPr>
        <w:pStyle w:val="CommentText"/>
      </w:pPr>
      <w:r>
        <w:rPr>
          <w:rStyle w:val="CommentReference"/>
        </w:rPr>
        <w:annotationRef/>
      </w:r>
      <w:r>
        <w:t>Could put in appendix</w:t>
      </w:r>
    </w:p>
  </w:comment>
  <w:comment w:id="84" w:author="Rebecca Lester" w:date="2019-04-06T12:46:00Z" w:initials="RL">
    <w:p w14:paraId="53F042B8" w14:textId="77777777" w:rsidR="009F0140" w:rsidRDefault="009F0140">
      <w:pPr>
        <w:pStyle w:val="CommentText"/>
      </w:pPr>
      <w:r>
        <w:rPr>
          <w:rStyle w:val="CommentReference"/>
        </w:rPr>
        <w:annotationRef/>
      </w:r>
      <w:r>
        <w:t xml:space="preserve">I don’t know whether it’s better to just show stratification by </w:t>
      </w:r>
      <w:r w:rsidR="0009107D">
        <w:t xml:space="preserve">location </w:t>
      </w:r>
      <w:r>
        <w:t>population as you have in Figure 3</w:t>
      </w:r>
      <w:r w:rsidR="0009107D">
        <w:t xml:space="preserve"> (as the most important figure)</w:t>
      </w:r>
      <w:r>
        <w:t xml:space="preserve">, </w:t>
      </w:r>
      <w:r w:rsidR="0009107D">
        <w:t>and then separately by age, which could even be in the supplementary since it doesn’t really add much</w:t>
      </w:r>
    </w:p>
    <w:p w14:paraId="009AC979" w14:textId="77777777" w:rsidR="0009107D" w:rsidRDefault="0009107D">
      <w:pPr>
        <w:pStyle w:val="CommentText"/>
      </w:pPr>
    </w:p>
    <w:p w14:paraId="5B22855F" w14:textId="28B62F73" w:rsidR="0009107D" w:rsidRDefault="0009107D">
      <w:pPr>
        <w:pStyle w:val="CommentText"/>
      </w:pPr>
      <w:r>
        <w:t>But not give summary estimates for age since it’s all over the place</w:t>
      </w:r>
    </w:p>
  </w:comment>
  <w:comment w:id="85" w:author="Rebecca Lester" w:date="2019-04-06T12:54:00Z" w:initials="RL">
    <w:p w14:paraId="474AEB5F" w14:textId="075C0CB9" w:rsidR="0009107D" w:rsidRDefault="0009107D">
      <w:pPr>
        <w:pStyle w:val="CommentText"/>
      </w:pPr>
      <w:r>
        <w:rPr>
          <w:rStyle w:val="CommentReference"/>
        </w:rPr>
        <w:annotationRef/>
      </w:r>
      <w:r>
        <w:t>Agree to pool age groups for this</w:t>
      </w:r>
    </w:p>
  </w:comment>
  <w:comment w:id="141" w:author="Rebecca Lester" w:date="2019-04-06T13:12:00Z" w:initials="RL">
    <w:p w14:paraId="739665E2" w14:textId="2F10C29E" w:rsidR="0073670E" w:rsidRDefault="0073670E">
      <w:pPr>
        <w:pStyle w:val="CommentText"/>
      </w:pPr>
      <w:r>
        <w:rPr>
          <w:rStyle w:val="CommentReference"/>
        </w:rPr>
        <w:annotationRef/>
      </w:r>
      <w:r>
        <w:t>Maybe remove this? Cos we could just not do it but we have, or explain more why we di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8E14F" w15:done="0"/>
  <w15:commentEx w15:paraId="70194999" w15:done="0"/>
  <w15:commentEx w15:paraId="5B22855F" w15:done="0"/>
  <w15:commentEx w15:paraId="474AEB5F" w15:done="0"/>
  <w15:commentEx w15:paraId="739665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8E14F" w16cid:durableId="2050332D"/>
  <w16cid:commentId w16cid:paraId="70194999" w16cid:durableId="205313F4"/>
  <w16cid:commentId w16cid:paraId="5B22855F" w16cid:durableId="20531E3B"/>
  <w16cid:commentId w16cid:paraId="474AEB5F" w16cid:durableId="20532007"/>
  <w16cid:commentId w16cid:paraId="739665E2" w16cid:durableId="205324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Lester">
    <w15:presenceInfo w15:providerId="None" w15:userId="Rebecca L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2"/>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5B5D"/>
    <w:rsid w:val="00037A39"/>
    <w:rsid w:val="000422A2"/>
    <w:rsid w:val="0004492E"/>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229EE"/>
    <w:rsid w:val="006244A9"/>
    <w:rsid w:val="00625DB8"/>
    <w:rsid w:val="00626EF6"/>
    <w:rsid w:val="00627792"/>
    <w:rsid w:val="00631620"/>
    <w:rsid w:val="00636BA7"/>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F1604"/>
    <w:rsid w:val="00805BC5"/>
    <w:rsid w:val="008065E3"/>
    <w:rsid w:val="00807798"/>
    <w:rsid w:val="0082646C"/>
    <w:rsid w:val="00861895"/>
    <w:rsid w:val="00874E85"/>
    <w:rsid w:val="00880F2A"/>
    <w:rsid w:val="00894AC0"/>
    <w:rsid w:val="00896865"/>
    <w:rsid w:val="008A6A7A"/>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42037"/>
    <w:rsid w:val="00B42B57"/>
    <w:rsid w:val="00B57336"/>
    <w:rsid w:val="00B802BF"/>
    <w:rsid w:val="00B81594"/>
    <w:rsid w:val="00B84B0C"/>
    <w:rsid w:val="00B85E5E"/>
    <w:rsid w:val="00BB2D7E"/>
    <w:rsid w:val="00BB3A7A"/>
    <w:rsid w:val="00BE0318"/>
    <w:rsid w:val="00BE0807"/>
    <w:rsid w:val="00BF0371"/>
    <w:rsid w:val="00C0340E"/>
    <w:rsid w:val="00C17F83"/>
    <w:rsid w:val="00C20E22"/>
    <w:rsid w:val="00C24844"/>
    <w:rsid w:val="00C31A9D"/>
    <w:rsid w:val="00C3281C"/>
    <w:rsid w:val="00C34892"/>
    <w:rsid w:val="00C34A87"/>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3680"/>
    <w:rsid w:val="00D31B76"/>
    <w:rsid w:val="00D32A85"/>
    <w:rsid w:val="00D3317A"/>
    <w:rsid w:val="00D337B8"/>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29B1"/>
    <w:rsid w:val="00E85C29"/>
    <w:rsid w:val="00E85EC9"/>
    <w:rsid w:val="00E85F6B"/>
    <w:rsid w:val="00E96843"/>
    <w:rsid w:val="00EB1768"/>
    <w:rsid w:val="00EC3B35"/>
    <w:rsid w:val="00ED59D4"/>
    <w:rsid w:val="00EF5CB6"/>
    <w:rsid w:val="00EF6785"/>
    <w:rsid w:val="00EF7915"/>
    <w:rsid w:val="00F04594"/>
    <w:rsid w:val="00F065F9"/>
    <w:rsid w:val="00F43D90"/>
    <w:rsid w:val="00F54A46"/>
    <w:rsid w:val="00F81778"/>
    <w:rsid w:val="00F92881"/>
    <w:rsid w:val="00F93DDE"/>
    <w:rsid w:val="00FB6437"/>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oseph.lewis@lstmed.ac.uk" TargetMode="Externa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6B2A6E-E0EC-F343-958F-0391E296F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7610</Words>
  <Characters>157383</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2</cp:revision>
  <dcterms:created xsi:type="dcterms:W3CDTF">2019-04-08T10:16:00Z</dcterms:created>
  <dcterms:modified xsi:type="dcterms:W3CDTF">2019-04-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